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EB53E" w14:textId="77777777" w:rsidR="00CA0F79" w:rsidRDefault="00CA0F79">
      <w:pPr>
        <w:rPr>
          <w:b/>
        </w:rPr>
      </w:pPr>
    </w:p>
    <w:p w14:paraId="7315C1CA" w14:textId="77777777" w:rsidR="00F532B5" w:rsidRPr="0071191C" w:rsidRDefault="00EE4470">
      <w:pPr>
        <w:rPr>
          <w:b/>
        </w:rPr>
      </w:pPr>
      <w:r w:rsidRPr="0071191C">
        <w:rPr>
          <w:b/>
        </w:rPr>
        <w:t xml:space="preserve">Vitamin D </w:t>
      </w:r>
      <w:r w:rsidR="00002AC4" w:rsidRPr="0071191C">
        <w:rPr>
          <w:b/>
        </w:rPr>
        <w:t>treatment for</w:t>
      </w:r>
      <w:r w:rsidRPr="0071191C">
        <w:rPr>
          <w:b/>
        </w:rPr>
        <w:t xml:space="preserve"> connective tissue disease</w:t>
      </w:r>
      <w:r w:rsidR="00002AC4" w:rsidRPr="0071191C">
        <w:rPr>
          <w:b/>
        </w:rPr>
        <w:t>s</w:t>
      </w:r>
      <w:r w:rsidRPr="0071191C">
        <w:rPr>
          <w:b/>
        </w:rPr>
        <w:t>: hope beyond the hype?</w:t>
      </w:r>
    </w:p>
    <w:p w14:paraId="24B84A4F" w14:textId="77777777" w:rsidR="00FA0E2E" w:rsidRPr="0071191C" w:rsidRDefault="00FA0E2E"/>
    <w:p w14:paraId="4D079024" w14:textId="77777777" w:rsidR="00F465FC" w:rsidRPr="0066707A" w:rsidRDefault="001E317D">
      <w:r>
        <w:t>John A Reynolds</w:t>
      </w:r>
      <w:r w:rsidR="00FA0E2E" w:rsidRPr="0071191C">
        <w:rPr>
          <w:vertAlign w:val="superscript"/>
        </w:rPr>
        <w:t>1</w:t>
      </w:r>
      <w:proofErr w:type="gramStart"/>
      <w:r w:rsidR="00725441">
        <w:rPr>
          <w:vertAlign w:val="superscript"/>
        </w:rPr>
        <w:t>,2</w:t>
      </w:r>
      <w:proofErr w:type="gramEnd"/>
      <w:r>
        <w:t>, Ian N Bruce</w:t>
      </w:r>
      <w:r w:rsidR="00FA0E2E" w:rsidRPr="0071191C">
        <w:rPr>
          <w:vertAlign w:val="superscript"/>
        </w:rPr>
        <w:t>1,2</w:t>
      </w:r>
    </w:p>
    <w:p w14:paraId="36318DF2" w14:textId="77777777" w:rsidR="0071191C" w:rsidRPr="0071191C" w:rsidRDefault="0071191C"/>
    <w:p w14:paraId="261F40BA" w14:textId="77777777" w:rsidR="0071191C" w:rsidRPr="0071191C" w:rsidRDefault="0071191C" w:rsidP="0071191C">
      <w:pPr>
        <w:pStyle w:val="ListParagraph"/>
        <w:numPr>
          <w:ilvl w:val="0"/>
          <w:numId w:val="2"/>
        </w:numPr>
      </w:pPr>
      <w:r w:rsidRPr="0071191C">
        <w:t>Centre for Musculoskeletal Research, Institute of Inflammation and Repair, Manchester Academic Health Science Centre, University of Manchester, Manchester, UK</w:t>
      </w:r>
    </w:p>
    <w:p w14:paraId="1802E1CF" w14:textId="77777777" w:rsidR="0071191C" w:rsidRPr="0071191C" w:rsidRDefault="0071191C" w:rsidP="0071191C">
      <w:pPr>
        <w:pStyle w:val="ListParagraph"/>
      </w:pPr>
    </w:p>
    <w:p w14:paraId="419D8B8E" w14:textId="77777777" w:rsidR="0071191C" w:rsidRPr="0071191C" w:rsidRDefault="0071191C" w:rsidP="0071191C">
      <w:pPr>
        <w:pStyle w:val="ListParagraph"/>
        <w:numPr>
          <w:ilvl w:val="0"/>
          <w:numId w:val="2"/>
        </w:numPr>
      </w:pPr>
      <w:r w:rsidRPr="0071191C">
        <w:t xml:space="preserve">NIHR Manchester Musculoskeletal Biomedical Research Unit, Central Manchester </w:t>
      </w:r>
      <w:r w:rsidR="0054779A">
        <w:t xml:space="preserve">University Hospitals </w:t>
      </w:r>
      <w:r w:rsidRPr="0071191C">
        <w:t xml:space="preserve">Foundation Trust, Manchester Academic Health Science Centre, </w:t>
      </w:r>
      <w:r w:rsidRPr="0071191C">
        <w:rPr>
          <w:lang w:eastAsia="en-GB"/>
        </w:rPr>
        <w:t>Manchester, UK.</w:t>
      </w:r>
    </w:p>
    <w:p w14:paraId="53FF99C1" w14:textId="77777777" w:rsidR="0071191C" w:rsidRPr="0071191C" w:rsidRDefault="0071191C" w:rsidP="0071191C">
      <w:pPr>
        <w:rPr>
          <w:b/>
        </w:rPr>
      </w:pPr>
    </w:p>
    <w:p w14:paraId="0FBA72C8" w14:textId="77777777" w:rsidR="0071191C" w:rsidRDefault="0071191C" w:rsidP="0071191C"/>
    <w:p w14:paraId="7ED22B2F" w14:textId="77777777" w:rsidR="0071191C" w:rsidRDefault="0071191C" w:rsidP="0071191C"/>
    <w:p w14:paraId="5FCFA3AE" w14:textId="77777777" w:rsidR="0071191C" w:rsidRDefault="0071191C" w:rsidP="0071191C">
      <w:bookmarkStart w:id="0" w:name="_GoBack"/>
      <w:bookmarkEnd w:id="0"/>
    </w:p>
    <w:p w14:paraId="3BC742EC" w14:textId="77777777" w:rsidR="0071191C" w:rsidRDefault="0071191C" w:rsidP="0071191C"/>
    <w:p w14:paraId="665F231C" w14:textId="77777777" w:rsidR="0071191C" w:rsidRDefault="0071191C" w:rsidP="0071191C"/>
    <w:p w14:paraId="6AD2DF08" w14:textId="77777777" w:rsidR="0071191C" w:rsidRDefault="0071191C" w:rsidP="0071191C"/>
    <w:p w14:paraId="36C32B65" w14:textId="77777777" w:rsidR="0071191C" w:rsidRDefault="0071191C" w:rsidP="0071191C"/>
    <w:p w14:paraId="78649456" w14:textId="77777777" w:rsidR="0071191C" w:rsidRDefault="00517044" w:rsidP="0071191C">
      <w:r>
        <w:t>Short title:  Vitamin D in CTDs</w:t>
      </w:r>
    </w:p>
    <w:p w14:paraId="459B8E7E" w14:textId="77777777" w:rsidR="0054779A" w:rsidRDefault="0054779A" w:rsidP="0071191C"/>
    <w:p w14:paraId="7BB65D26" w14:textId="77777777" w:rsidR="0071191C" w:rsidRPr="0071191C" w:rsidRDefault="0071191C" w:rsidP="0071191C">
      <w:r w:rsidRPr="0071191C">
        <w:t>Corresponding Author:</w:t>
      </w:r>
    </w:p>
    <w:p w14:paraId="1E2071CB" w14:textId="77777777" w:rsidR="0071191C" w:rsidRPr="0071191C" w:rsidRDefault="0071191C" w:rsidP="0071191C">
      <w:pPr>
        <w:pStyle w:val="NoSpacing"/>
      </w:pPr>
      <w:r w:rsidRPr="0071191C">
        <w:t>Ian N Bruce</w:t>
      </w:r>
    </w:p>
    <w:p w14:paraId="5DBA3D4E" w14:textId="77777777" w:rsidR="0071191C" w:rsidRPr="0071191C" w:rsidRDefault="0071191C" w:rsidP="0071191C">
      <w:pPr>
        <w:pStyle w:val="NoSpacing"/>
        <w:rPr>
          <w:color w:val="111111"/>
          <w:shd w:val="clear" w:color="auto" w:fill="FFFFFF"/>
        </w:rPr>
      </w:pPr>
      <w:r w:rsidRPr="0071191C">
        <w:rPr>
          <w:shd w:val="clear" w:color="auto" w:fill="FFFFFF"/>
        </w:rPr>
        <w:t>Arthritis Research UK Centre for Epidemiology</w:t>
      </w:r>
      <w:r w:rsidRPr="0071191C">
        <w:rPr>
          <w:color w:val="111111"/>
        </w:rPr>
        <w:br/>
      </w:r>
      <w:r w:rsidRPr="0071191C">
        <w:rPr>
          <w:color w:val="111111"/>
          <w:shd w:val="clear" w:color="auto" w:fill="FFFFFF"/>
        </w:rPr>
        <w:t>Centre for Musculoskeletal Research</w:t>
      </w:r>
      <w:r w:rsidRPr="0071191C">
        <w:rPr>
          <w:color w:val="111111"/>
        </w:rPr>
        <w:br/>
      </w:r>
      <w:r w:rsidRPr="0071191C">
        <w:rPr>
          <w:color w:val="111111"/>
          <w:shd w:val="clear" w:color="auto" w:fill="FFFFFF"/>
        </w:rPr>
        <w:t>Institute of Inflammation and Repair</w:t>
      </w:r>
      <w:r w:rsidRPr="0071191C">
        <w:rPr>
          <w:color w:val="111111"/>
        </w:rPr>
        <w:br/>
      </w:r>
      <w:r w:rsidRPr="0071191C">
        <w:rPr>
          <w:color w:val="111111"/>
          <w:shd w:val="clear" w:color="auto" w:fill="FFFFFF"/>
        </w:rPr>
        <w:t>Stopford Building</w:t>
      </w:r>
      <w:r w:rsidRPr="0071191C">
        <w:rPr>
          <w:color w:val="111111"/>
        </w:rPr>
        <w:t xml:space="preserve">, </w:t>
      </w:r>
      <w:r w:rsidRPr="0071191C">
        <w:rPr>
          <w:color w:val="111111"/>
          <w:shd w:val="clear" w:color="auto" w:fill="FFFFFF"/>
        </w:rPr>
        <w:t>University of Manchester</w:t>
      </w:r>
      <w:r w:rsidRPr="0071191C">
        <w:rPr>
          <w:color w:val="111111"/>
        </w:rPr>
        <w:br/>
      </w:r>
      <w:r w:rsidRPr="0071191C">
        <w:rPr>
          <w:color w:val="111111"/>
          <w:shd w:val="clear" w:color="auto" w:fill="FFFFFF"/>
        </w:rPr>
        <w:t>Oxford Road</w:t>
      </w:r>
      <w:r w:rsidRPr="0071191C">
        <w:rPr>
          <w:color w:val="111111"/>
        </w:rPr>
        <w:br/>
      </w:r>
      <w:r w:rsidRPr="0071191C">
        <w:rPr>
          <w:color w:val="111111"/>
          <w:shd w:val="clear" w:color="auto" w:fill="FFFFFF"/>
        </w:rPr>
        <w:t>Manchester</w:t>
      </w:r>
      <w:r w:rsidRPr="0071191C">
        <w:rPr>
          <w:color w:val="111111"/>
        </w:rPr>
        <w:br/>
      </w:r>
      <w:r w:rsidRPr="0071191C">
        <w:rPr>
          <w:color w:val="111111"/>
          <w:shd w:val="clear" w:color="auto" w:fill="FFFFFF"/>
        </w:rPr>
        <w:t>M13 9PT</w:t>
      </w:r>
    </w:p>
    <w:p w14:paraId="4CCEBAE4" w14:textId="77777777" w:rsidR="0071191C" w:rsidRPr="0071191C" w:rsidRDefault="0071191C" w:rsidP="0071191C">
      <w:pPr>
        <w:pStyle w:val="NoSpacing"/>
      </w:pPr>
    </w:p>
    <w:p w14:paraId="31E4A9B3" w14:textId="77777777" w:rsidR="0071191C" w:rsidRPr="0071191C" w:rsidRDefault="0071191C" w:rsidP="0071191C">
      <w:pPr>
        <w:pStyle w:val="NoSpacing"/>
        <w:rPr>
          <w:shd w:val="clear" w:color="auto" w:fill="FFFFFF"/>
        </w:rPr>
      </w:pPr>
      <w:r w:rsidRPr="0071191C">
        <w:rPr>
          <w:shd w:val="clear" w:color="auto" w:fill="FFFFFF"/>
        </w:rPr>
        <w:t>+44 (0)161 275 1670</w:t>
      </w:r>
    </w:p>
    <w:p w14:paraId="2C4F0EF2" w14:textId="77777777" w:rsidR="0071191C" w:rsidRPr="0071191C" w:rsidRDefault="0071191C" w:rsidP="0071191C">
      <w:pPr>
        <w:pStyle w:val="NoSpacing"/>
        <w:rPr>
          <w:rFonts w:eastAsia="Times New Roman" w:cs="Times New Roman"/>
          <w:lang w:eastAsia="en-GB"/>
        </w:rPr>
      </w:pPr>
      <w:r w:rsidRPr="0071191C">
        <w:rPr>
          <w:color w:val="111111"/>
          <w:lang w:eastAsia="en-GB"/>
        </w:rPr>
        <w:t>Email: </w:t>
      </w:r>
      <w:r w:rsidRPr="0071191C">
        <w:rPr>
          <w:lang w:eastAsia="en-GB"/>
        </w:rPr>
        <w:t>ian.bruce@manchester.ac.uk</w:t>
      </w:r>
    </w:p>
    <w:p w14:paraId="6FFD285D" w14:textId="77777777" w:rsidR="0071191C" w:rsidRPr="0071191C" w:rsidRDefault="0071191C" w:rsidP="0071191C"/>
    <w:p w14:paraId="5E025871" w14:textId="77777777" w:rsidR="0071191C" w:rsidRDefault="0071191C" w:rsidP="0071191C">
      <w:pPr>
        <w:spacing w:line="480" w:lineRule="auto"/>
      </w:pPr>
      <w:r w:rsidRPr="0071191C">
        <w:t>The authors declare they have no conflict of interest</w:t>
      </w:r>
    </w:p>
    <w:p w14:paraId="1B07CD08" w14:textId="4F8A8C89" w:rsidR="00343C87" w:rsidRDefault="00343C87" w:rsidP="0071191C">
      <w:pPr>
        <w:spacing w:line="480" w:lineRule="auto"/>
        <w:rPr>
          <w:b/>
        </w:rPr>
      </w:pPr>
      <w:r>
        <w:rPr>
          <w:b/>
        </w:rPr>
        <w:lastRenderedPageBreak/>
        <w:t xml:space="preserve">Word count = </w:t>
      </w:r>
      <w:r w:rsidR="00933167">
        <w:rPr>
          <w:b/>
        </w:rPr>
        <w:t>4191</w:t>
      </w:r>
    </w:p>
    <w:p w14:paraId="1551678D" w14:textId="77777777" w:rsidR="00E41724" w:rsidRPr="0071191C" w:rsidRDefault="009D305E" w:rsidP="0071191C">
      <w:pPr>
        <w:spacing w:line="480" w:lineRule="auto"/>
      </w:pPr>
      <w:r>
        <w:rPr>
          <w:b/>
        </w:rPr>
        <w:t>Abstract</w:t>
      </w:r>
    </w:p>
    <w:p w14:paraId="6EFE562D" w14:textId="77777777" w:rsidR="00C20E3A" w:rsidRDefault="00AD5C8F" w:rsidP="0028220C">
      <w:pPr>
        <w:spacing w:line="480" w:lineRule="auto"/>
      </w:pPr>
      <w:r>
        <w:t>The prevalence of v</w:t>
      </w:r>
      <w:r w:rsidR="00C20E3A">
        <w:t>itami</w:t>
      </w:r>
      <w:r w:rsidR="003F63D2">
        <w:t xml:space="preserve">n D deficiency is </w:t>
      </w:r>
      <w:r>
        <w:t>increased amongst</w:t>
      </w:r>
      <w:r w:rsidR="003F63D2">
        <w:t xml:space="preserve"> patients with connective tissue disease</w:t>
      </w:r>
      <w:r>
        <w:t xml:space="preserve">s </w:t>
      </w:r>
      <w:r w:rsidR="003F63D2">
        <w:t>(CTD</w:t>
      </w:r>
      <w:r>
        <w:t>s</w:t>
      </w:r>
      <w:r w:rsidR="003F63D2">
        <w:t>).</w:t>
      </w:r>
      <w:r>
        <w:t xml:space="preserve">  The active form of vitamin D (calcitriol)</w:t>
      </w:r>
      <w:r w:rsidR="00341607">
        <w:t xml:space="preserve"> is a potent regulator of the immune system and may suppress inflammatory responses.  This has led to claims that vitamin D may be a safe treatment, or treatment adjunct</w:t>
      </w:r>
      <w:r>
        <w:t>, to reduce systemic inflammation</w:t>
      </w:r>
      <w:r w:rsidR="00341607">
        <w:t xml:space="preserve"> in this patient population.  It is important, however, that there is sufficient evidence from robust clinical trials to support these novel uses for vitamin D.  </w:t>
      </w:r>
      <w:r w:rsidR="00C20E3A">
        <w:t>In this review we examine the potential role of vitamin D as</w:t>
      </w:r>
      <w:r w:rsidR="004B0CCD">
        <w:t xml:space="preserve"> a</w:t>
      </w:r>
      <w:r w:rsidR="00C20E3A">
        <w:t xml:space="preserve"> treatment adjunct for </w:t>
      </w:r>
      <w:r w:rsidR="003F63D2">
        <w:t>CTD</w:t>
      </w:r>
      <w:r w:rsidR="00C20E3A">
        <w:t xml:space="preserve">s.   We will discuss how vitamin D may modulate the immune </w:t>
      </w:r>
      <w:r w:rsidR="003F63D2">
        <w:t>response</w:t>
      </w:r>
      <w:r w:rsidR="00C20E3A">
        <w:t xml:space="preserve"> and review the current evidence for using vitamin D to treat CTDs and their associated co-morbidities.</w:t>
      </w:r>
      <w:r w:rsidR="00A35D72">
        <w:t xml:space="preserve">  We conclude that </w:t>
      </w:r>
      <w:r w:rsidR="006068A1">
        <w:t>whilst there is much excitement about vitamin D in this context, further well designed trials are needed to demonstrate its efficacy in the treatment of patients with CTDs.</w:t>
      </w:r>
    </w:p>
    <w:p w14:paraId="2E3CE0E7" w14:textId="77777777" w:rsidR="001C60D4" w:rsidRDefault="001C60D4" w:rsidP="0028220C">
      <w:pPr>
        <w:spacing w:line="480" w:lineRule="auto"/>
        <w:rPr>
          <w:b/>
        </w:rPr>
      </w:pPr>
    </w:p>
    <w:p w14:paraId="708CCE9D" w14:textId="77777777" w:rsidR="00C20E3A" w:rsidRDefault="00C20E3A" w:rsidP="0028220C">
      <w:pPr>
        <w:spacing w:line="480" w:lineRule="auto"/>
      </w:pPr>
      <w:r w:rsidRPr="003F63D2">
        <w:rPr>
          <w:b/>
        </w:rPr>
        <w:t>Keywords:</w:t>
      </w:r>
      <w:r>
        <w:t xml:space="preserve"> vitamin D, systemic lupus erythematosus, connective tissue disease, inflammation, cardiovascular disease</w:t>
      </w:r>
    </w:p>
    <w:p w14:paraId="64DF4EED" w14:textId="77777777" w:rsidR="0071191C" w:rsidRDefault="0071191C" w:rsidP="0028220C">
      <w:pPr>
        <w:spacing w:line="480" w:lineRule="auto"/>
        <w:rPr>
          <w:b/>
        </w:rPr>
      </w:pPr>
    </w:p>
    <w:p w14:paraId="65E3B788" w14:textId="77777777" w:rsidR="00FC2E30" w:rsidRDefault="00FC2E30" w:rsidP="0028220C">
      <w:pPr>
        <w:spacing w:line="480" w:lineRule="auto"/>
        <w:rPr>
          <w:b/>
        </w:rPr>
      </w:pPr>
    </w:p>
    <w:p w14:paraId="6C04C9A6" w14:textId="77777777" w:rsidR="00FC2E30" w:rsidRDefault="00FC2E30" w:rsidP="0028220C">
      <w:pPr>
        <w:spacing w:line="480" w:lineRule="auto"/>
        <w:rPr>
          <w:b/>
        </w:rPr>
      </w:pPr>
    </w:p>
    <w:p w14:paraId="0EB8DF11" w14:textId="77777777" w:rsidR="00FC2E30" w:rsidRDefault="00FC2E30" w:rsidP="0028220C">
      <w:pPr>
        <w:spacing w:line="480" w:lineRule="auto"/>
        <w:rPr>
          <w:b/>
        </w:rPr>
      </w:pPr>
    </w:p>
    <w:p w14:paraId="65524918" w14:textId="77777777" w:rsidR="00FC2E30" w:rsidRDefault="00FC2E30" w:rsidP="0028220C">
      <w:pPr>
        <w:spacing w:line="480" w:lineRule="auto"/>
        <w:rPr>
          <w:b/>
        </w:rPr>
      </w:pPr>
    </w:p>
    <w:p w14:paraId="20CB0738" w14:textId="77777777" w:rsidR="00FC2E30" w:rsidRDefault="00FC2E30" w:rsidP="0028220C">
      <w:pPr>
        <w:spacing w:line="480" w:lineRule="auto"/>
        <w:rPr>
          <w:b/>
        </w:rPr>
      </w:pPr>
    </w:p>
    <w:p w14:paraId="27E0BF98" w14:textId="77777777" w:rsidR="00FC2E30" w:rsidRDefault="00FC2E30" w:rsidP="0028220C">
      <w:pPr>
        <w:spacing w:line="480" w:lineRule="auto"/>
        <w:rPr>
          <w:b/>
        </w:rPr>
      </w:pPr>
    </w:p>
    <w:p w14:paraId="7422F24C" w14:textId="77777777" w:rsidR="00FC2E30" w:rsidRDefault="00FC2E30" w:rsidP="0028220C">
      <w:pPr>
        <w:spacing w:line="480" w:lineRule="auto"/>
        <w:rPr>
          <w:b/>
        </w:rPr>
      </w:pPr>
    </w:p>
    <w:p w14:paraId="7BB643C5" w14:textId="77777777" w:rsidR="00292F53" w:rsidRPr="00A84A7E" w:rsidRDefault="00292F53" w:rsidP="0028220C">
      <w:pPr>
        <w:spacing w:line="480" w:lineRule="auto"/>
        <w:rPr>
          <w:b/>
        </w:rPr>
      </w:pPr>
      <w:r w:rsidRPr="00A84A7E">
        <w:rPr>
          <w:b/>
        </w:rPr>
        <w:t>Introduction</w:t>
      </w:r>
    </w:p>
    <w:p w14:paraId="55C32EE2" w14:textId="22D3D51F" w:rsidR="00F75770" w:rsidRPr="00ED341C" w:rsidRDefault="00303633" w:rsidP="0028220C">
      <w:pPr>
        <w:spacing w:line="480" w:lineRule="auto"/>
      </w:pPr>
      <w:r>
        <w:t xml:space="preserve">Vitamin D is a steroid hormone </w:t>
      </w:r>
      <w:r w:rsidR="00AD5C8F">
        <w:t>important for</w:t>
      </w:r>
      <w:r>
        <w:t xml:space="preserve"> calcium homeostasis and </w:t>
      </w:r>
      <w:r w:rsidR="00AD5C8F">
        <w:t xml:space="preserve">the maintenance of </w:t>
      </w:r>
      <w:r>
        <w:t>bone health</w:t>
      </w:r>
      <w:r w:rsidR="00AD5C8F">
        <w:t xml:space="preserve"> </w:t>
      </w:r>
      <w:r w:rsidR="00933167">
        <w:fldChar w:fldCharType="begin"/>
      </w:r>
      <w:r w:rsidR="00933167">
        <w:instrText xml:space="preserve"> ADDIN REFMGR.CITE &lt;Refman&gt;&lt;Cite&gt;&lt;Author&gt;Brincat&lt;/Author&gt;&lt;Year&gt;2015&lt;/Year&gt;&lt;RecNum&gt;1816&lt;/RecNum&gt;&lt;IDText&gt;The role of vitamin D in osteoporosis&lt;/IDText&gt;&lt;MDL Ref_Type="Journal"&gt;&lt;Ref_Type&gt;Journal&lt;/Ref_Type&gt;&lt;Ref_ID&gt;1816&lt;/Ref_ID&gt;&lt;Title_Primary&gt;The role of vitamin D in osteoporosis&lt;/Title_Primary&gt;&lt;Authors_Primary&gt;Brincat,M.&lt;/Authors_Primary&gt;&lt;Authors_Primary&gt;Gambin,J.&lt;/Authors_Primary&gt;&lt;Authors_Primary&gt;Brincat,M.&lt;/Authors_Primary&gt;&lt;Authors_Primary&gt;Calleja-Agius,J.&lt;/Authors_Primary&gt;&lt;Date_Primary&gt;2015/3&lt;/Date_Primary&gt;&lt;Keywords&gt;25-HYDROXYVITAMIN-D&lt;/Keywords&gt;&lt;Keywords&gt;Bone Density&lt;/Keywords&gt;&lt;Keywords&gt;D DEFICIENCY&lt;/Keywords&gt;&lt;Keywords&gt;deficiency&lt;/Keywords&gt;&lt;Keywords&gt;FRACTURES&lt;/Keywords&gt;&lt;Keywords&gt;HEALTH&lt;/Keywords&gt;&lt;Keywords&gt;Human&lt;/Keywords&gt;&lt;Keywords&gt;Incidence&lt;/Keywords&gt;&lt;Keywords&gt;Medicine&lt;/Keywords&gt;&lt;Keywords&gt;osteoporosis&lt;/Keywords&gt;&lt;Keywords&gt;prevention&lt;/Keywords&gt;&lt;Keywords&gt;Recurrence&lt;/Keywords&gt;&lt;Keywords&gt;REVIEW&lt;/Keywords&gt;&lt;Keywords&gt;RISK&lt;/Keywords&gt;&lt;Keywords&gt;Serum&lt;/Keywords&gt;&lt;Keywords&gt;SUPPLEMENTATION&lt;/Keywords&gt;&lt;Keywords&gt;surgery&lt;/Keywords&gt;&lt;Keywords&gt;treatment&lt;/Keywords&gt;&lt;Keywords&gt;Vitamin D&lt;/Keywords&gt;&lt;Keywords&gt;vitamin D deficiency&lt;/Keywords&gt;&lt;Keywords&gt;VITAMIN-D&lt;/Keywords&gt;&lt;Reprint&gt;Not in File&lt;/Reprint&gt;&lt;Start_Page&gt;329&lt;/Start_Page&gt;&lt;End_Page&gt;332&lt;/End_Page&gt;&lt;Periodical&gt;Maturitas&lt;/Periodical&gt;&lt;Volume&gt;80&lt;/Volume&gt;&lt;Issue&gt;3&lt;/Issue&gt;&lt;Misc_3&gt;S0378-5122(14)00408-3 [pii];10.1016/j.maturitas.2014.12.018 [doi]&lt;/Misc_3&gt;&lt;Address&gt;Department of Obstetrics and Gynaecology, Mater Dei Hospital, Malta. Electronic address: maxbrincat@gmail.com&amp;#xA;Department of Obstetrics and Gynaecology, Mater Dei Hospital, Malta&amp;#xA;Department of Obstetrics and Gynaecology, Mater Dei Hospital, Malta&amp;#xA;Department of Obstetrics and Gynaecology, Mater Dei Hospital, Malta; Department of Anatomy, Faculty of Medicine and Surgery, University of Malta MSD2080. Electronic address: jean.calleja-agius@um.edu.mt&lt;/Address&gt;&lt;Web_URL&gt;PM:25660912&lt;/Web_URL&gt;&lt;ZZ_JournalFull&gt;&lt;f name="System"&gt;Maturitas&lt;/f&gt;&lt;/ZZ_JournalFull&gt;&lt;ZZ_WorkformID&gt;1&lt;/ZZ_WorkformID&gt;&lt;/MDL&gt;&lt;/Cite&gt;&lt;/Refman&gt;</w:instrText>
      </w:r>
      <w:r w:rsidR="00933167">
        <w:fldChar w:fldCharType="separate"/>
      </w:r>
      <w:r w:rsidR="00933167">
        <w:rPr>
          <w:noProof/>
        </w:rPr>
        <w:t>[1]</w:t>
      </w:r>
      <w:r w:rsidR="00933167">
        <w:fldChar w:fldCharType="end"/>
      </w:r>
      <w:r>
        <w:t>.</w:t>
      </w:r>
      <w:r w:rsidR="00565F99">
        <w:t xml:space="preserve">  </w:t>
      </w:r>
      <w:r w:rsidR="00ED341C">
        <w:t xml:space="preserve">In humans </w:t>
      </w:r>
      <w:r w:rsidR="00ED341C" w:rsidRPr="005E2B7D">
        <w:t xml:space="preserve">approximately </w:t>
      </w:r>
      <w:r w:rsidR="005E2B7D" w:rsidRPr="005E2B7D">
        <w:t>80</w:t>
      </w:r>
      <w:r w:rsidR="00ED341C" w:rsidRPr="005E2B7D">
        <w:t>% of vitamin D</w:t>
      </w:r>
      <w:r w:rsidR="00ED341C">
        <w:t xml:space="preserve"> is obtained by the </w:t>
      </w:r>
      <w:proofErr w:type="spellStart"/>
      <w:r w:rsidR="00ED341C">
        <w:t>photoconversion</w:t>
      </w:r>
      <w:proofErr w:type="spellEnd"/>
      <w:r w:rsidR="00ED341C">
        <w:t xml:space="preserve"> of 7-dehydroxycolesterol (7-DHC) into pre-vitamin D</w:t>
      </w:r>
      <w:r w:rsidR="00ED341C" w:rsidRPr="00ED341C">
        <w:rPr>
          <w:vertAlign w:val="subscript"/>
        </w:rPr>
        <w:t>3</w:t>
      </w:r>
      <w:r w:rsidR="00ED341C">
        <w:rPr>
          <w:vertAlign w:val="subscript"/>
        </w:rPr>
        <w:t xml:space="preserve"> </w:t>
      </w:r>
      <w:r w:rsidR="00ED341C">
        <w:t>by ultraviolet light in the skin</w:t>
      </w:r>
      <w:r w:rsidR="00B54783">
        <w:t xml:space="preserve"> </w:t>
      </w:r>
      <w:r w:rsidR="00933167">
        <w:fldChar w:fldCharType="begin">
          <w:fldData xml:space="preserve">PFJlZm1hbj48Q2l0ZT48QXV0aG9yPlNhcmFmZjwvQXV0aG9yPjxZZWFyPjIwMTU8L1llYXI+PFJl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</w:fldData>
        </w:fldChar>
      </w:r>
      <w:r w:rsidR="00933167">
        <w:instrText xml:space="preserve"> ADDIN REFMGR.CITE </w:instrText>
      </w:r>
      <w:r w:rsidR="00933167">
        <w:fldChar w:fldCharType="begin">
          <w:fldData xml:space="preserve">PFJlZm1hbj48Q2l0ZT48QXV0aG9yPlNhcmFmZjwvQXV0aG9yPjxZZWFyPjIwMTU8L1llYXI+PFJl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</w:fldData>
        </w:fldChar>
      </w:r>
      <w:r w:rsidR="00933167">
        <w:instrText xml:space="preserve"> ADDIN EN.CITE.DATA </w:instrText>
      </w:r>
      <w:r w:rsidR="00933167">
        <w:fldChar w:fldCharType="end"/>
      </w:r>
      <w:r w:rsidR="00933167">
        <w:fldChar w:fldCharType="separate"/>
      </w:r>
      <w:r w:rsidR="00933167">
        <w:rPr>
          <w:noProof/>
        </w:rPr>
        <w:t>[2,3]</w:t>
      </w:r>
      <w:r w:rsidR="00933167">
        <w:fldChar w:fldCharType="end"/>
      </w:r>
      <w:r w:rsidR="00ED341C">
        <w:t>.  7-DHC subsequently undergoes non-enzymatic transformation into vitamin D</w:t>
      </w:r>
      <w:r w:rsidR="00ED341C" w:rsidRPr="00ED341C">
        <w:rPr>
          <w:vertAlign w:val="subscript"/>
        </w:rPr>
        <w:t xml:space="preserve">3 </w:t>
      </w:r>
      <w:r w:rsidR="00ED341C">
        <w:t>(cholecalciferol).  A second form, vitamin D</w:t>
      </w:r>
      <w:r w:rsidR="00ED341C" w:rsidRPr="00ED341C">
        <w:rPr>
          <w:vertAlign w:val="subscript"/>
        </w:rPr>
        <w:t>2</w:t>
      </w:r>
      <w:r w:rsidR="00ED341C">
        <w:t xml:space="preserve"> (</w:t>
      </w:r>
      <w:proofErr w:type="spellStart"/>
      <w:r w:rsidR="00ED341C">
        <w:t>ergocalciferol</w:t>
      </w:r>
      <w:proofErr w:type="spellEnd"/>
      <w:r w:rsidR="00ED341C">
        <w:t>)</w:t>
      </w:r>
      <w:r w:rsidR="008C742E">
        <w:t>,</w:t>
      </w:r>
      <w:r w:rsidR="00ED341C">
        <w:t xml:space="preserve"> is obtained </w:t>
      </w:r>
      <w:r w:rsidR="008C742E">
        <w:t xml:space="preserve">principally </w:t>
      </w:r>
      <w:r w:rsidR="00ED341C">
        <w:t xml:space="preserve">from the diet </w:t>
      </w:r>
      <w:r w:rsidR="00933167">
        <w:fldChar w:fldCharType="begin"/>
      </w:r>
      <w:r w:rsidR="00933167">
        <w:instrText xml:space="preserve"> ADDIN REFMGR.CITE &lt;Refman&gt;&lt;Cite&gt;&lt;Author&gt;Holick&lt;/Author&gt;&lt;Year&gt;2007&lt;/Year&gt;&lt;RecNum&gt;5&lt;/RecNum&gt;&lt;IDText&gt;Vitamin D deficiency&lt;/IDText&gt;&lt;MDL Ref_Type="Journal"&gt;&lt;Ref_Type&gt;Journal&lt;/Ref_Type&gt;&lt;Ref_ID&gt;5&lt;/Ref_ID&gt;&lt;Title_Primary&gt;Vitamin D deficiency&lt;/Title_Primary&gt;&lt;Authors_Primary&gt;Holick,Michael F.&lt;/Authors_Primary&gt;&lt;Date_Primary&gt;2007/7/19&lt;/Date_Primary&gt;&lt;Keywords&gt;Vitamin D&lt;/Keywords&gt;&lt;Reprint&gt;Not in File&lt;/Reprint&gt;&lt;Start_Page&gt;266&lt;/Start_Page&gt;&lt;End_Page&gt;281&lt;/End_Page&gt;&lt;Periodical&gt;N Engl J Med&lt;/Periodical&gt;&lt;Volume&gt;357&lt;/Volume&gt;&lt;Issue&gt;3&lt;/Issue&gt;&lt;Web_URL&gt;http://content.nejm.org&lt;/Web_URL&gt;&lt;ZZ_JournalFull&gt;&lt;f name="System"&gt;The New England Journal of Medicine&lt;/f&gt;&lt;/ZZ_JournalFull&gt;&lt;ZZ_JournalStdAbbrev&gt;&lt;f name="System"&gt;N Engl J Med&lt;/f&gt;&lt;/ZZ_JournalStdAbbrev&gt;&lt;ZZ_WorkformID&gt;1&lt;/ZZ_WorkformID&gt;&lt;/MDL&gt;&lt;/Cite&gt;&lt;/Refman&gt;</w:instrText>
      </w:r>
      <w:r w:rsidR="00933167">
        <w:fldChar w:fldCharType="separate"/>
      </w:r>
      <w:r w:rsidR="00933167">
        <w:rPr>
          <w:noProof/>
        </w:rPr>
        <w:t>[4]</w:t>
      </w:r>
      <w:r w:rsidR="00933167">
        <w:fldChar w:fldCharType="end"/>
      </w:r>
      <w:r w:rsidR="00ED341C">
        <w:t xml:space="preserve">.  Both </w:t>
      </w:r>
      <w:proofErr w:type="spellStart"/>
      <w:r w:rsidR="00ED341C">
        <w:t>ergocalciferol</w:t>
      </w:r>
      <w:proofErr w:type="spellEnd"/>
      <w:r w:rsidR="00ED341C">
        <w:t xml:space="preserve"> and cholecalciferol are relatively biologically inert.  Activation occurs in a 2 stage process</w:t>
      </w:r>
      <w:r w:rsidR="00704B0C">
        <w:t>;</w:t>
      </w:r>
      <w:r w:rsidR="00ED341C">
        <w:t xml:space="preserve"> initially 25-α hydroxylation within hepatic </w:t>
      </w:r>
      <w:proofErr w:type="spellStart"/>
      <w:r w:rsidR="00075FB7">
        <w:t>microsomes</w:t>
      </w:r>
      <w:proofErr w:type="spellEnd"/>
      <w:r w:rsidR="00075FB7">
        <w:t>, resulting in the formation of 25-hydroxyvitamin</w:t>
      </w:r>
      <w:r w:rsidR="006C7CA3">
        <w:t xml:space="preserve"> D (or 25(OH)D) </w:t>
      </w:r>
      <w:r w:rsidR="00933167">
        <w:fldChar w:fldCharType="begin"/>
      </w:r>
      <w:r w:rsidR="00933167">
        <w:instrText xml:space="preserve"> ADDIN REFMGR.CITE &lt;Refman&gt;&lt;Cite&gt;&lt;Author&gt;Ponchon&lt;/Author&gt;&lt;Year&gt;1969&lt;/Year&gt;&lt;RecNum&gt;249&lt;/RecNum&gt;&lt;IDText&gt;Activation of Vitamin D by Liver&lt;/IDText&gt;&lt;MDL Ref_Type="Journal"&gt;&lt;Ref_Type&gt;Journal&lt;/Ref_Type&gt;&lt;Ref_ID&gt;249&lt;/Ref_ID&gt;&lt;Title_Primary&gt;Activation of Vitamin D by Liver&lt;/Title_Primary&gt;&lt;Authors_Primary&gt;Ponchon,G.&lt;/Authors_Primary&gt;&lt;Authors_Primary&gt;Kennan,A.L.&lt;/Authors_Primary&gt;&lt;Authors_Primary&gt;Deluca,H.F.&lt;/Authors_Primary&gt;&lt;Date_Primary&gt;1969&lt;/Date_Primary&gt;&lt;Keywords&gt;Vitamin D&lt;/Keywords&gt;&lt;Reprint&gt;Not in File&lt;/Reprint&gt;&lt;Start_Page&gt;2032&lt;/Start_Page&gt;&lt;End_Page&gt;2037&lt;/End_Page&gt;&lt;Periodical&gt;J.Clin.Invest.&lt;/Periodical&gt;&lt;Volume&gt;48&lt;/Volume&gt;&lt;Issue&gt;11&lt;/Issue&gt;&lt;ISSN_ISBN&gt;0021-9738&lt;/ISSN_ISBN&gt;&lt;Web_URL&gt;ISI:A1969E539300007&lt;/Web_URL&gt;&lt;ZZ_JournalFull&gt;&lt;f name="System"&gt;Journal of Clinical Investigation&lt;/f&gt;&lt;/ZZ_JournalFull&gt;&lt;ZZ_JournalStdAbbrev&gt;&lt;f name="System"&gt;J.Clin.Invest.&lt;/f&gt;&lt;/ZZ_JournalStdAbbrev&gt;&lt;ZZ_WorkformID&gt;1&lt;/ZZ_WorkformID&gt;&lt;/MDL&gt;&lt;/Cite&gt;&lt;/Refman&gt;</w:instrText>
      </w:r>
      <w:r w:rsidR="00933167">
        <w:fldChar w:fldCharType="separate"/>
      </w:r>
      <w:r w:rsidR="00933167">
        <w:rPr>
          <w:noProof/>
        </w:rPr>
        <w:t>[5]</w:t>
      </w:r>
      <w:r w:rsidR="00933167">
        <w:fldChar w:fldCharType="end"/>
      </w:r>
      <w:r w:rsidR="00075FB7">
        <w:t>.  Whilst 25(OH</w:t>
      </w:r>
      <w:proofErr w:type="gramStart"/>
      <w:r w:rsidR="00075FB7">
        <w:t>)D</w:t>
      </w:r>
      <w:proofErr w:type="gramEnd"/>
      <w:r w:rsidR="00075FB7">
        <w:t xml:space="preserve"> </w:t>
      </w:r>
      <w:r w:rsidR="00696FC1">
        <w:t>has</w:t>
      </w:r>
      <w:r w:rsidR="00075FB7">
        <w:t xml:space="preserve"> some activity at the vitamin D receptor (VDR), the 1-α hydroxylated form (1,25(OH)</w:t>
      </w:r>
      <w:r w:rsidR="00075FB7" w:rsidRPr="00075FB7">
        <w:rPr>
          <w:vertAlign w:val="subscript"/>
        </w:rPr>
        <w:t>2</w:t>
      </w:r>
      <w:r w:rsidR="00075FB7">
        <w:t>D or calcitriol) has approximately 10x greater potency.  Although 1-α</w:t>
      </w:r>
      <w:r w:rsidR="007C18D2">
        <w:t xml:space="preserve"> hydroxylase (CYP27B1)</w:t>
      </w:r>
      <w:r w:rsidR="00075FB7">
        <w:t xml:space="preserve"> was first identified within the mitochondr</w:t>
      </w:r>
      <w:r w:rsidR="008C742E">
        <w:t xml:space="preserve">ia of the </w:t>
      </w:r>
      <w:proofErr w:type="gramStart"/>
      <w:r w:rsidR="008C742E">
        <w:t>kidney,</w:t>
      </w:r>
      <w:proofErr w:type="gramEnd"/>
      <w:r w:rsidR="008C742E">
        <w:t xml:space="preserve"> other tissues </w:t>
      </w:r>
      <w:r w:rsidR="00B54783">
        <w:t xml:space="preserve">contain this crucial enzyme </w:t>
      </w:r>
      <w:r w:rsidR="00933167">
        <w:fldChar w:fldCharType="begin">
          <w:fldData xml:space="preserve">PFJlZm1hbj48Q2l0ZT48QXV0aG9yPkFkYW1zPC9BdXRob3I+PFllYXI+MjAxMjwvWWVhcj48UmVj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</w:fldData>
        </w:fldChar>
      </w:r>
      <w:r w:rsidR="00933167">
        <w:instrText xml:space="preserve"> ADDIN REFMGR.CITE </w:instrText>
      </w:r>
      <w:r w:rsidR="00933167">
        <w:fldChar w:fldCharType="begin">
          <w:fldData xml:space="preserve">PFJlZm1hbj48Q2l0ZT48QXV0aG9yPkFkYW1zPC9BdXRob3I+PFllYXI+MjAxMjwvWWVhcj48UmVj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</w:fldData>
        </w:fldChar>
      </w:r>
      <w:r w:rsidR="00933167">
        <w:instrText xml:space="preserve"> ADDIN EN.CITE.DATA </w:instrText>
      </w:r>
      <w:r w:rsidR="00933167">
        <w:fldChar w:fldCharType="end"/>
      </w:r>
      <w:r w:rsidR="00933167">
        <w:fldChar w:fldCharType="separate"/>
      </w:r>
      <w:r w:rsidR="00933167">
        <w:rPr>
          <w:noProof/>
        </w:rPr>
        <w:t>[6]</w:t>
      </w:r>
      <w:r w:rsidR="00933167">
        <w:fldChar w:fldCharType="end"/>
      </w:r>
      <w:r w:rsidR="00075FB7">
        <w:t>.</w:t>
      </w:r>
    </w:p>
    <w:p w14:paraId="1A52C7A4" w14:textId="7649F27F" w:rsidR="006C2AFB" w:rsidRDefault="00ED341C" w:rsidP="0028220C">
      <w:pPr>
        <w:spacing w:line="480" w:lineRule="auto"/>
      </w:pPr>
      <w:r>
        <w:t>R</w:t>
      </w:r>
      <w:r w:rsidR="00565F99">
        <w:t>ecently there has been interest in other roles of vitamin D, particularly in relation to inflammatory diseases</w:t>
      </w:r>
      <w:r>
        <w:t xml:space="preserve"> </w:t>
      </w:r>
      <w:r w:rsidR="00933167">
        <w:fldChar w:fldCharType="begin"/>
      </w:r>
      <w:r w:rsidR="00933167">
        <w:instrText xml:space="preserve"> ADDIN REFMGR.CITE &lt;Refman&gt;&lt;Cite&gt;&lt;Author&gt;Holick&lt;/Author&gt;&lt;Year&gt;2007&lt;/Year&gt;&lt;RecNum&gt;5&lt;/RecNum&gt;&lt;IDText&gt;Vitamin D deficiency&lt;/IDText&gt;&lt;MDL Ref_Type="Journal"&gt;&lt;Ref_Type&gt;Journal&lt;/Ref_Type&gt;&lt;Ref_ID&gt;5&lt;/Ref_ID&gt;&lt;Title_Primary&gt;Vitamin D deficiency&lt;/Title_Primary&gt;&lt;Authors_Primary&gt;Holick,Michael F.&lt;/Authors_Primary&gt;&lt;Date_Primary&gt;2007/7/19&lt;/Date_Primary&gt;&lt;Keywords&gt;Vitamin D&lt;/Keywords&gt;&lt;Reprint&gt;Not in File&lt;/Reprint&gt;&lt;Start_Page&gt;266&lt;/Start_Page&gt;&lt;End_Page&gt;281&lt;/End_Page&gt;&lt;Periodical&gt;N Engl J Med&lt;/Periodical&gt;&lt;Volume&gt;357&lt;/Volume&gt;&lt;Issue&gt;3&lt;/Issue&gt;&lt;Web_URL&gt;http://content.nejm.org&lt;/Web_URL&gt;&lt;ZZ_JournalFull&gt;&lt;f name="System"&gt;The New England Journal of Medicine&lt;/f&gt;&lt;/ZZ_JournalFull&gt;&lt;ZZ_JournalStdAbbrev&gt;&lt;f name="System"&gt;N Engl J Med&lt;/f&gt;&lt;/ZZ_JournalStdAbbrev&gt;&lt;ZZ_WorkformID&gt;1&lt;/ZZ_WorkformID&gt;&lt;/MDL&gt;&lt;/Cite&gt;&lt;/Refman&gt;</w:instrText>
      </w:r>
      <w:r w:rsidR="00933167">
        <w:fldChar w:fldCharType="separate"/>
      </w:r>
      <w:r w:rsidR="00933167">
        <w:rPr>
          <w:noProof/>
        </w:rPr>
        <w:t>[4]</w:t>
      </w:r>
      <w:r w:rsidR="00933167">
        <w:fldChar w:fldCharType="end"/>
      </w:r>
      <w:r w:rsidR="00565F99">
        <w:t xml:space="preserve">.  </w:t>
      </w:r>
      <w:r w:rsidR="00175871">
        <w:t xml:space="preserve">The VDR has been identified in a number of tissues including the skin and vasculature </w:t>
      </w:r>
      <w:r w:rsidR="00933167">
        <w:fldChar w:fldCharType="begin"/>
      </w:r>
      <w:r w:rsidR="00933167">
        <w:instrText xml:space="preserve"> ADDIN REFMGR.CITE &lt;Refman&gt;&lt;Cite&gt;&lt;Author&gt;Wang&lt;/Author&gt;&lt;Year&gt;2012&lt;/Year&gt;&lt;RecNum&gt;1826&lt;/RecNum&gt;&lt;IDText&gt;Where is the vitamin D receptor?&lt;/IDText&gt;&lt;MDL Ref_Type="Journal"&gt;&lt;Ref_Type&gt;Journal&lt;/Ref_Type&gt;&lt;Ref_ID&gt;1826&lt;/Ref_ID&gt;&lt;Title_Primary&gt;Where is the vitamin D receptor?&lt;/Title_Primary&gt;&lt;Authors_Primary&gt;Wang,Y.&lt;/Authors_Primary&gt;&lt;Authors_Primary&gt;Zhu,J.&lt;/Authors_Primary&gt;&lt;Authors_Primary&gt;Deluca,H.F.&lt;/Authors_Primary&gt;&lt;Date_Primary&gt;2012/7/1&lt;/Date_Primary&gt;&lt;Keywords&gt;Animals&lt;/Keywords&gt;&lt;Keywords&gt;calcitriol&lt;/Keywords&gt;&lt;Keywords&gt;CELLS&lt;/Keywords&gt;&lt;Keywords&gt;Differentiation&lt;/Keywords&gt;&lt;Keywords&gt;EXPRESSION&lt;/Keywords&gt;&lt;Keywords&gt;Gene Expression Regulation&lt;/Keywords&gt;&lt;Keywords&gt;Genes&lt;/Keywords&gt;&lt;Keywords&gt;Genetics&lt;/Keywords&gt;&lt;Keywords&gt;Homeostasis&lt;/Keywords&gt;&lt;Keywords&gt;HUMANS&lt;/Keywords&gt;&lt;Keywords&gt;metabolism&lt;/Keywords&gt;&lt;Keywords&gt;Nuclear receptor&lt;/Keywords&gt;&lt;Keywords&gt;Organ Specificity&lt;/Keywords&gt;&lt;Keywords&gt;PROLIFERATION&lt;/Keywords&gt;&lt;Keywords&gt;Protein Transport&lt;/Keywords&gt;&lt;Keywords&gt;RECEPTOR&lt;/Keywords&gt;&lt;Keywords&gt;Receptors,Calcitriol&lt;/Keywords&gt;&lt;Keywords&gt;REVIEW&lt;/Keywords&gt;&lt;Keywords&gt;VDR&lt;/Keywords&gt;&lt;Keywords&gt;Vitamin D&lt;/Keywords&gt;&lt;Keywords&gt;Vitamin D receptor&lt;/Keywords&gt;&lt;Keywords&gt;VITAMIN-D&lt;/Keywords&gt;&lt;Reprint&gt;Not in File&lt;/Reprint&gt;&lt;Start_Page&gt;123&lt;/Start_Page&gt;&lt;End_Page&gt;133&lt;/End_Page&gt;&lt;Periodical&gt;Arch.Biochem.Biophys.&lt;/Periodical&gt;&lt;Volume&gt;523&lt;/Volume&gt;&lt;Issue&gt;1&lt;/Issue&gt;&lt;Misc_3&gt;S0003-9861(12)00132-4 [pii];10.1016/j.abb.2012.04.001 [doi]&lt;/Misc_3&gt;&lt;Address&gt;Department of Biochemistry, University of Wisconsin-Madison, 433 Babcock Drive, Madison, WI 53706, USA. yongjiwang@wisc.edu&lt;/Address&gt;&lt;Web_URL&gt;PM:22503810&lt;/Web_URL&gt;&lt;ZZ_JournalFull&gt;&lt;f name="System"&gt;Archives of Biochemistry and Biophysics&lt;/f&gt;&lt;/ZZ_JournalFull&gt;&lt;ZZ_JournalStdAbbrev&gt;&lt;f name="System"&gt;Arch.Biochem.Biophys.&lt;/f&gt;&lt;/ZZ_JournalStdAbbrev&gt;&lt;ZZ_WorkformID&gt;1&lt;/ZZ_WorkformID&gt;&lt;/MDL&gt;&lt;/Cite&gt;&lt;/Refman&gt;</w:instrText>
      </w:r>
      <w:r w:rsidR="00933167">
        <w:fldChar w:fldCharType="separate"/>
      </w:r>
      <w:r w:rsidR="00933167">
        <w:rPr>
          <w:noProof/>
        </w:rPr>
        <w:t>[7]</w:t>
      </w:r>
      <w:r w:rsidR="00933167">
        <w:fldChar w:fldCharType="end"/>
      </w:r>
      <w:r w:rsidR="00175871">
        <w:t xml:space="preserve">.  </w:t>
      </w:r>
      <w:r w:rsidR="00696FC1">
        <w:t>I</w:t>
      </w:r>
      <w:r>
        <w:t>n the general population, large prospective observational studies have identified</w:t>
      </w:r>
      <w:r w:rsidR="00175871">
        <w:t xml:space="preserve"> associations between vitamin D deficiency and a numbe</w:t>
      </w:r>
      <w:r w:rsidR="00FB17E2">
        <w:t xml:space="preserve">r of chronic illnesses </w:t>
      </w:r>
      <w:r w:rsidR="00933167">
        <w:fldChar w:fldCharType="begin">
          <w:fldData xml:space="preserve">PFJlZm1hbj48Q2l0ZT48QXV0aG9yPkdyb2JlcjwvQXV0aG9yPjxZZWFyPjIwMTM8L1llYXI+PFJl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</w:fldData>
        </w:fldChar>
      </w:r>
      <w:r w:rsidR="00933167">
        <w:instrText xml:space="preserve"> ADDIN REFMGR.CITE </w:instrText>
      </w:r>
      <w:r w:rsidR="00933167">
        <w:fldChar w:fldCharType="begin">
          <w:fldData xml:space="preserve">PFJlZm1hbj48Q2l0ZT48QXV0aG9yPkdyb2JlcjwvQXV0aG9yPjxZZWFyPjIwMTM8L1llYXI+PFJl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</w:fldData>
        </w:fldChar>
      </w:r>
      <w:r w:rsidR="00933167">
        <w:instrText xml:space="preserve"> ADDIN EN.CITE.DATA </w:instrText>
      </w:r>
      <w:r w:rsidR="00933167">
        <w:fldChar w:fldCharType="end"/>
      </w:r>
      <w:r w:rsidR="00933167">
        <w:fldChar w:fldCharType="separate"/>
      </w:r>
      <w:r w:rsidR="00933167">
        <w:rPr>
          <w:noProof/>
        </w:rPr>
        <w:t>[8]</w:t>
      </w:r>
      <w:r w:rsidR="00933167">
        <w:fldChar w:fldCharType="end"/>
      </w:r>
      <w:r w:rsidR="00696FC1">
        <w:t>.</w:t>
      </w:r>
    </w:p>
    <w:p w14:paraId="2BF1E6DD" w14:textId="5A78A306" w:rsidR="00650FCD" w:rsidRDefault="001E49A5" w:rsidP="0028220C">
      <w:pPr>
        <w:spacing w:line="480" w:lineRule="auto"/>
      </w:pPr>
      <w:r>
        <w:t>The definitions of vitamin D deficiency and sufficiency remain controversial even within the general population.  Whilst a threshold of 20ng/ml (50nmol/l) has been proposed, based on the observation that serum PTH begins to rise below 20ng/ml</w:t>
      </w:r>
      <w:r w:rsidR="0044271E">
        <w:t xml:space="preserve"> </w:t>
      </w:r>
      <w:r w:rsidR="00933167">
        <w:fldChar w:fldCharType="begin"/>
      </w:r>
      <w:r w:rsidR="00933167">
        <w:instrText xml:space="preserve"> ADDIN REFMGR.CITE &lt;Refman&gt;&lt;Cite&gt;&lt;Author&gt;Malabanan&lt;/Author&gt;&lt;Year&gt;1998&lt;/Year&gt;&lt;RecNum&gt;324&lt;/RecNum&gt;&lt;IDText&gt;Redefining vitamin D insufficiency&lt;/IDText&gt;&lt;MDL Ref_Type="Journal"&gt;&lt;Ref_Type&gt;Journal&lt;/Ref_Type&gt;&lt;Ref_ID&gt;324&lt;/Ref_ID&gt;&lt;Title_Primary&gt;Redefining vitamin D insufficiency&lt;/Title_Primary&gt;&lt;Authors_Primary&gt;Malabanan,A.&lt;/Authors_Primary&gt;&lt;Authors_Primary&gt;Veronikis,I.E.&lt;/Authors_Primary&gt;&lt;Authors_Primary&gt;Holick,M.F.&lt;/Authors_Primary&gt;&lt;Date_Primary&gt;1998/3/14&lt;/Date_Primary&gt;&lt;Keywords&gt;Vitamin D&lt;/Keywords&gt;&lt;Keywords&gt;VITAMIN-D&lt;/Keywords&gt;&lt;Reprint&gt;Not in File&lt;/Reprint&gt;&lt;Start_Page&gt;805&lt;/Start_Page&gt;&lt;End_Page&gt;806&lt;/End_Page&gt;&lt;Periodical&gt;The Lancet&lt;/Periodical&gt;&lt;Volume&gt;351&lt;/Volume&gt;&lt;Issue&gt;9105&lt;/Issue&gt;&lt;ISSN_ISBN&gt;0140-6736&lt;/ISSN_ISBN&gt;&lt;Misc_3&gt;doi: DOI: 10.1016/S0140-6736(05)78933-9&lt;/Misc_3&gt;&lt;Web_URL&gt;http://www.sciencedirect.com/science/article/B6T1B-4FWV33M-W5/2/638127861d213f38f5250d55006040a3&lt;/Web_URL&gt;&lt;ZZ_JournalStdAbbrev&gt;&lt;f name="System"&gt;The Lancet&lt;/f&gt;&lt;/ZZ_JournalStdAbbrev&gt;&lt;ZZ_WorkformID&gt;1&lt;/ZZ_WorkformID&gt;&lt;/MDL&gt;&lt;/Cite&gt;&lt;/Refman&gt;</w:instrText>
      </w:r>
      <w:r w:rsidR="00933167">
        <w:fldChar w:fldCharType="separate"/>
      </w:r>
      <w:r w:rsidR="00933167">
        <w:rPr>
          <w:noProof/>
        </w:rPr>
        <w:t>[9]</w:t>
      </w:r>
      <w:r w:rsidR="00933167">
        <w:fldChar w:fldCharType="end"/>
      </w:r>
      <w:r>
        <w:t>, demineralised osteoid is identified at post-mortem with concentrations below 30ng/ml (75mmol/l)</w:t>
      </w:r>
      <w:r w:rsidR="0044271E">
        <w:t xml:space="preserve"> </w:t>
      </w:r>
      <w:r w:rsidR="00933167">
        <w:fldChar w:fldCharType="begin">
          <w:fldData xml:space="preserve">PFJlZm1hbj48Q2l0ZT48QXV0aG9yPlByaWVtZWw8L0F1dGhvcj48WWVhcj4yMDEwPC9ZZWFyPjxS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==
</w:fldData>
        </w:fldChar>
      </w:r>
      <w:r w:rsidR="00933167">
        <w:instrText xml:space="preserve"> ADDIN REFMGR.CITE </w:instrText>
      </w:r>
      <w:r w:rsidR="00933167">
        <w:fldChar w:fldCharType="begin">
          <w:fldData xml:space="preserve">PFJlZm1hbj48Q2l0ZT48QXV0aG9yPlByaWVtZWw8L0F1dGhvcj48WWVhcj4yMDEwPC9ZZWFyPjxS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==
</w:fldData>
        </w:fldChar>
      </w:r>
      <w:r w:rsidR="00933167">
        <w:instrText xml:space="preserve"> ADDIN EN.CITE.DATA </w:instrText>
      </w:r>
      <w:r w:rsidR="00933167">
        <w:fldChar w:fldCharType="end"/>
      </w:r>
      <w:r w:rsidR="00933167">
        <w:fldChar w:fldCharType="separate"/>
      </w:r>
      <w:r w:rsidR="00933167">
        <w:rPr>
          <w:noProof/>
        </w:rPr>
        <w:t>[10]</w:t>
      </w:r>
      <w:r w:rsidR="00933167">
        <w:fldChar w:fldCharType="end"/>
      </w:r>
      <w:r>
        <w:t>.</w:t>
      </w:r>
      <w:r w:rsidR="0044271E">
        <w:t xml:space="preserve">  A consensus opinion in 2005 suggests a target of 28-32ng/ml (70-80nmol/l) </w:t>
      </w:r>
      <w:r w:rsidR="00933167">
        <w:fldChar w:fldCharType="begin"/>
      </w:r>
      <w:r w:rsidR="00933167">
        <w:instrText xml:space="preserve"> ADDIN REFMGR.CITE &lt;Refman&gt;&lt;Cite&gt;&lt;Author&gt;Dawson-Hughes&lt;/Author&gt;&lt;Year&gt;2005&lt;/Year&gt;&lt;RecNum&gt;322&lt;/RecNum&gt;&lt;IDText&gt;Estimates of optimal vitamin D status&lt;/IDText&gt;&lt;MDL Ref_Type="Journal"&gt;&lt;Ref_Type&gt;Journal&lt;/Ref_Type&gt;&lt;Ref_ID&gt;322&lt;/Ref_ID&gt;&lt;Title_Primary&gt;Estimates of optimal vitamin D status&lt;/Title_Primary&gt;&lt;Authors_Primary&gt;Dawson-Hughes,Bess&lt;/Authors_Primary&gt;&lt;Authors_Primary&gt;Heaney,Robert P.&lt;/Authors_Primary&gt;&lt;Authors_Primary&gt;Holick,Michael F.&lt;/Authors_Primary&gt;&lt;Authors_Primary&gt;Lips,Paul&lt;/Authors_Primary&gt;&lt;Authors_Primary&gt;Meunier,Pierre J.&lt;/Authors_Primary&gt;&lt;Authors_Primary&gt;Vieth,Reinhold&lt;/Authors_Primary&gt;&lt;Date_Primary&gt;2005/7/1&lt;/Date_Primary&gt;&lt;Keywords&gt;25-hydroxyvitamin D&lt;/Keywords&gt;&lt;Keywords&gt;25-HYDROXYVITAMIN-D&lt;/Keywords&gt;&lt;Keywords&gt;HEALTH&lt;/Keywords&gt;&lt;Keywords&gt;Medicine&lt;/Keywords&gt;&lt;Keywords&gt;RISK&lt;/Keywords&gt;&lt;Keywords&gt;Vitamin D&lt;/Keywords&gt;&lt;Keywords&gt;Vitamin D status&lt;/Keywords&gt;&lt;Keywords&gt;vitamin D3&lt;/Keywords&gt;&lt;Keywords&gt;VITAMIN-D&lt;/Keywords&gt;&lt;Keywords&gt;WOMEN&lt;/Keywords&gt;&lt;Reprint&gt;Not in File&lt;/Reprint&gt;&lt;Start_Page&gt;713&lt;/Start_Page&gt;&lt;End_Page&gt;716&lt;/End_Page&gt;&lt;Periodical&gt;Osteoporos.Int.&lt;/Periodical&gt;&lt;Volume&gt;16&lt;/Volume&gt;&lt;Issue&gt;7&lt;/Issue&gt;&lt;Publisher&gt;Springer London&lt;/Publisher&gt;&lt;ISSN_ISBN&gt;0937-941X&lt;/ISSN_ISBN&gt;&lt;Web_URL&gt;http://dx.doi.org/10.1007/s00198-005-1867-7&lt;/Web_URL&gt;&lt;ZZ_JournalFull&gt;&lt;f name="System"&gt;Osteoporosis International&lt;/f&gt;&lt;/ZZ_JournalFull&gt;&lt;ZZ_JournalStdAbbrev&gt;&lt;f name="System"&gt;Osteoporos.Int.&lt;/f&gt;&lt;/ZZ_JournalStdAbbrev&gt;&lt;ZZ_WorkformID&gt;1&lt;/ZZ_WorkformID&gt;&lt;/MDL&gt;&lt;/Cite&gt;&lt;/Refman&gt;</w:instrText>
      </w:r>
      <w:r w:rsidR="00933167">
        <w:fldChar w:fldCharType="separate"/>
      </w:r>
      <w:r w:rsidR="00933167">
        <w:rPr>
          <w:noProof/>
        </w:rPr>
        <w:t>[11]</w:t>
      </w:r>
      <w:r w:rsidR="00933167">
        <w:fldChar w:fldCharType="end"/>
      </w:r>
      <w:r w:rsidR="0044271E">
        <w:t>.</w:t>
      </w:r>
      <w:r w:rsidR="00C95FE2">
        <w:t xml:space="preserve">  A number of high risk groups have been reported including pregnant women, older adults and ethnic groups </w:t>
      </w:r>
      <w:r w:rsidR="00933167">
        <w:fldChar w:fldCharType="begin"/>
      </w:r>
      <w:r w:rsidR="00933167">
        <w:instrText xml:space="preserve"> ADDIN REFMGR.CITE &lt;Refman&gt;&lt;Cite&gt;&lt;Author&gt;van Schoor&lt;/Author&gt;&lt;Year&gt;2011&lt;/Year&gt;&lt;RecNum&gt;1827&lt;/RecNum&gt;&lt;IDText&gt;Worldwide vitamin D status&lt;/IDText&gt;&lt;MDL Ref_Type="Journal"&gt;&lt;Ref_Type&gt;Journal&lt;/Ref_Type&gt;&lt;Ref_ID&gt;1827&lt;/Ref_ID&gt;&lt;Title_Primary&gt;Worldwide vitamin D status&lt;/Title_Primary&gt;&lt;Authors_Primary&gt;van Schoor,N.M.&lt;/Authors_Primary&gt;&lt;Authors_Primary&gt;Lips,P.&lt;/Authors_Primary&gt;&lt;Date_Primary&gt;2011/8&lt;/Date_Primary&gt;&lt;Keywords&gt;25(OH)D&lt;/Keywords&gt;&lt;Keywords&gt;25-hydroxyvitamin D&lt;/Keywords&gt;&lt;Keywords&gt;25-Hydroxyvitamin D 2&lt;/Keywords&gt;&lt;Keywords&gt;25-HYDROXYVITAMIN-D&lt;/Keywords&gt;&lt;Keywords&gt;administration &amp;amp; dosage&lt;/Keywords&gt;&lt;Keywords&gt;Adult&lt;/Keywords&gt;&lt;Keywords&gt;Adults&lt;/Keywords&gt;&lt;Keywords&gt;Aged,80 and over&lt;/Keywords&gt;&lt;Keywords&gt;Asia&lt;/Keywords&gt;&lt;Keywords&gt;blood&lt;/Keywords&gt;&lt;Keywords&gt;Calcifediol&lt;/Keywords&gt;&lt;Keywords&gt;Child&lt;/Keywords&gt;&lt;Keywords&gt;D DEFICIENCY&lt;/Keywords&gt;&lt;Keywords&gt;deficiency&lt;/Keywords&gt;&lt;Keywords&gt;epidemiology&lt;/Keywords&gt;&lt;Keywords&gt;Female&lt;/Keywords&gt;&lt;Keywords&gt;Global Health&lt;/Keywords&gt;&lt;Keywords&gt;HEALTH&lt;/Keywords&gt;&lt;Keywords&gt;HUMANS&lt;/Keywords&gt;&lt;Keywords&gt;Male&lt;/Keywords&gt;&lt;Keywords&gt;Middle East&lt;/Keywords&gt;&lt;Keywords&gt;Netherlands&lt;/Keywords&gt;&lt;Keywords&gt;Pregnancy&lt;/Keywords&gt;&lt;Keywords&gt;REVIEW&lt;/Keywords&gt;&lt;Keywords&gt;RISK&lt;/Keywords&gt;&lt;Keywords&gt;Risk Factors&lt;/Keywords&gt;&lt;Keywords&gt;Serum&lt;/Keywords&gt;&lt;Keywords&gt;Vitamin D&lt;/Keywords&gt;&lt;Keywords&gt;vitamin D deficiency&lt;/Keywords&gt;&lt;Keywords&gt;Vitamin D status&lt;/Keywords&gt;&lt;Keywords&gt;VITAMIN-D&lt;/Keywords&gt;&lt;Keywords&gt;WOMEN&lt;/Keywords&gt;&lt;Reprint&gt;Not in File&lt;/Reprint&gt;&lt;Start_Page&gt;671&lt;/Start_Page&gt;&lt;End_Page&gt;680&lt;/End_Page&gt;&lt;Periodical&gt;Best.Pract.Res.Clin.Endocrinol.Metab&lt;/Periodical&gt;&lt;Volume&gt;25&lt;/Volume&gt;&lt;Issue&gt;4&lt;/Issue&gt;&lt;Misc_3&gt;S1521-690X(11)00071-6 [pii];10.1016/j.beem.2011.06.007 [doi]&lt;/Misc_3&gt;&lt;Address&gt;EMGO Institute for Health and Care Research, Department of Epidemiology and Biostatistics, VU University Medical Center, Van der Boechorststraat 7, Amsterdam, The Netherlands. nm.vanschoor@vumc.nl&lt;/Address&gt;&lt;Web_URL&gt;PM:21872807&lt;/Web_URL&gt;&lt;ZZ_JournalStdAbbrev&gt;&lt;f name="System"&gt;Best.Pract.Res.Clin.Endocrinol.Metab&lt;/f&gt;&lt;/ZZ_JournalStdAbbrev&gt;&lt;ZZ_WorkformID&gt;1&lt;/ZZ_WorkformID&gt;&lt;/MDL&gt;&lt;/Cite&gt;&lt;/Refman&gt;</w:instrText>
      </w:r>
      <w:r w:rsidR="00933167">
        <w:fldChar w:fldCharType="separate"/>
      </w:r>
      <w:r w:rsidR="00933167">
        <w:rPr>
          <w:noProof/>
        </w:rPr>
        <w:t>[12]</w:t>
      </w:r>
      <w:r w:rsidR="00933167">
        <w:fldChar w:fldCharType="end"/>
      </w:r>
      <w:r w:rsidR="00C95FE2">
        <w:t>.  It is not known</w:t>
      </w:r>
      <w:r w:rsidR="008C742E">
        <w:t xml:space="preserve"> whether these different groups </w:t>
      </w:r>
      <w:r w:rsidR="00C95FE2">
        <w:t>require different target vitamin D concentrations.</w:t>
      </w:r>
    </w:p>
    <w:p w14:paraId="74C1A7C8" w14:textId="663EF975" w:rsidR="009B2E9E" w:rsidRDefault="00EC0041" w:rsidP="0028220C">
      <w:pPr>
        <w:spacing w:line="480" w:lineRule="auto"/>
      </w:pPr>
      <w:r>
        <w:lastRenderedPageBreak/>
        <w:t xml:space="preserve">Low vitamin </w:t>
      </w:r>
      <w:r w:rsidR="00704B0C">
        <w:t xml:space="preserve">D </w:t>
      </w:r>
      <w:r>
        <w:t>has</w:t>
      </w:r>
      <w:r w:rsidR="000214DF">
        <w:t xml:space="preserve"> b</w:t>
      </w:r>
      <w:r w:rsidR="001947B0">
        <w:t xml:space="preserve">een reported in patients with </w:t>
      </w:r>
      <w:r w:rsidR="001B191C">
        <w:t>connective tissue diseases (CTDs)</w:t>
      </w:r>
      <w:r w:rsidR="000214DF">
        <w:t xml:space="preserve"> </w:t>
      </w:r>
      <w:r w:rsidR="001B191C">
        <w:t xml:space="preserve">including </w:t>
      </w:r>
      <w:r w:rsidR="000214DF">
        <w:t>systemic lupus erythematosus (SLE)</w:t>
      </w:r>
      <w:r w:rsidR="00D72DCE">
        <w:t xml:space="preserve"> </w:t>
      </w:r>
      <w:r w:rsidR="00933167">
        <w:fldChar w:fldCharType="begin">
          <w:fldData xml:space="preserve">PFJlZm1hbj48Q2l0ZT48QXV0aG9yPkFib3UtUmF5YTwvQXV0aG9yPjxZZWFyPjIwMTM8L1llYXI+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</w:fldData>
        </w:fldChar>
      </w:r>
      <w:r w:rsidR="00933167">
        <w:instrText xml:space="preserve"> ADDIN REFMGR.CITE </w:instrText>
      </w:r>
      <w:r w:rsidR="00933167">
        <w:fldChar w:fldCharType="begin">
          <w:fldData xml:space="preserve">PFJlZm1hbj48Q2l0ZT48QXV0aG9yPkFib3UtUmF5YTwvQXV0aG9yPjxZZWFyPjIwMTM8L1llYXI+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</w:fldData>
        </w:fldChar>
      </w:r>
      <w:r w:rsidR="00933167">
        <w:instrText xml:space="preserve"> ADDIN EN.CITE.DATA </w:instrText>
      </w:r>
      <w:r w:rsidR="00933167">
        <w:fldChar w:fldCharType="end"/>
      </w:r>
      <w:r w:rsidR="00933167">
        <w:fldChar w:fldCharType="separate"/>
      </w:r>
      <w:r w:rsidR="00933167">
        <w:rPr>
          <w:noProof/>
        </w:rPr>
        <w:t>[13]</w:t>
      </w:r>
      <w:r w:rsidR="00933167">
        <w:fldChar w:fldCharType="end"/>
      </w:r>
      <w:r w:rsidR="000214DF">
        <w:t xml:space="preserve">, </w:t>
      </w:r>
      <w:r w:rsidR="00AC4A41">
        <w:t xml:space="preserve">primary </w:t>
      </w:r>
      <w:proofErr w:type="spellStart"/>
      <w:r w:rsidR="000214DF">
        <w:t>Sjogren’s</w:t>
      </w:r>
      <w:proofErr w:type="spellEnd"/>
      <w:r w:rsidR="000214DF">
        <w:t xml:space="preserve"> syndrome</w:t>
      </w:r>
      <w:r w:rsidR="00084814">
        <w:t xml:space="preserve"> (SS)</w:t>
      </w:r>
      <w:r w:rsidR="000214DF">
        <w:t xml:space="preserve"> </w:t>
      </w:r>
      <w:r w:rsidR="00933167">
        <w:fldChar w:fldCharType="begin"/>
      </w:r>
      <w:r w:rsidR="00933167">
        <w:instrText xml:space="preserve"> ADDIN REFMGR.CITE &lt;Refman&gt;&lt;Cite&gt;&lt;Author&gt;Erten&lt;/Author&gt;&lt;Year&gt;2015&lt;/Year&gt;&lt;RecNum&gt;1784&lt;/RecNum&gt;&lt;IDText&gt;Comparison of plasma vitamin D levels in patients with Sjogren&amp;apos;s syndrome and healthy subjects&lt;/IDText&gt;&lt;MDL Ref_Type="Journal"&gt;&lt;Ref_Type&gt;Journal&lt;/Ref_Type&gt;&lt;Ref_ID&gt;1784&lt;/Ref_ID&gt;&lt;Title_Primary&gt;Comparison of plasma vitamin D levels in patients with Sjogren&amp;apos;s syndrome and healthy subjects&lt;/Title_Primary&gt;&lt;Authors_Primary&gt;Erten,S.&lt;/Authors_Primary&gt;&lt;Authors_Primary&gt;Sahin,A.&lt;/Authors_Primary&gt;&lt;Authors_Primary&gt;Altunoglu,A.&lt;/Authors_Primary&gt;&lt;Authors_Primary&gt;Gemcioglu,E.&lt;/Authors_Primary&gt;&lt;Authors_Primary&gt;Koca,C.&lt;/Authors_Primary&gt;&lt;Date_Primary&gt;2015/1&lt;/Date_Primary&gt;&lt;Keywords&gt;Autoimmune disease&lt;/Keywords&gt;&lt;Keywords&gt;Autoimmune Diseases&lt;/Keywords&gt;&lt;Keywords&gt;C-REACTIVE PROTEIN&lt;/Keywords&gt;&lt;Keywords&gt;D DEFICIENCY&lt;/Keywords&gt;&lt;Keywords&gt;deficiency&lt;/Keywords&gt;&lt;Keywords&gt;DISEASE&lt;/Keywords&gt;&lt;Keywords&gt;Female&lt;/Keywords&gt;&lt;Keywords&gt;Inflammation&lt;/Keywords&gt;&lt;Keywords&gt;Male&lt;/Keywords&gt;&lt;Keywords&gt;Nutritional Status&lt;/Keywords&gt;&lt;Keywords&gt;Plasma&lt;/Keywords&gt;&lt;Keywords&gt;RISK&lt;/Keywords&gt;&lt;Keywords&gt;Sjogren&amp;apos;s Syndrome&lt;/Keywords&gt;&lt;Keywords&gt;Syndrome&lt;/Keywords&gt;&lt;Keywords&gt;systemic autoimmune disease&lt;/Keywords&gt;&lt;Keywords&gt;Turkey&lt;/Keywords&gt;&lt;Keywords&gt;Vitamin D&lt;/Keywords&gt;&lt;Keywords&gt;VITAMIN-D&lt;/Keywords&gt;&lt;Reprint&gt;Not in File&lt;/Reprint&gt;&lt;Start_Page&gt;70&lt;/Start_Page&gt;&lt;End_Page&gt;75&lt;/End_Page&gt;&lt;Periodical&gt;Int.J.Rheum.Dis.&lt;/Periodical&gt;&lt;Volume&gt;18&lt;/Volume&gt;&lt;Issue&gt;1&lt;/Issue&gt;&lt;Misc_3&gt;10.1111/1756-185X.12298 [doi]&lt;/Misc_3&gt;&lt;Address&gt;Division of Rheumatology, Ataturk Education and Research Hospital, Ankara, Turkey&lt;/Address&gt;&lt;Web_URL&gt;PM:24467766&lt;/Web_URL&gt;&lt;ZZ_JournalStdAbbrev&gt;&lt;f name="System"&gt;Int.J.Rheum.Dis.&lt;/f&gt;&lt;/ZZ_JournalStdAbbrev&gt;&lt;ZZ_WorkformID&gt;1&lt;/ZZ_WorkformID&gt;&lt;/MDL&gt;&lt;/Cite&gt;&lt;/Refman&gt;</w:instrText>
      </w:r>
      <w:r w:rsidR="00933167">
        <w:fldChar w:fldCharType="separate"/>
      </w:r>
      <w:r w:rsidR="00933167">
        <w:rPr>
          <w:noProof/>
        </w:rPr>
        <w:t>[14]</w:t>
      </w:r>
      <w:r w:rsidR="00933167">
        <w:fldChar w:fldCharType="end"/>
      </w:r>
      <w:r w:rsidR="001947B0">
        <w:t xml:space="preserve"> and</w:t>
      </w:r>
      <w:r w:rsidR="00140D38">
        <w:t xml:space="preserve"> idiopathic </w:t>
      </w:r>
      <w:r w:rsidR="000214DF">
        <w:t xml:space="preserve">inflammatory myopathy (IIM) </w:t>
      </w:r>
      <w:r w:rsidR="00933167">
        <w:fldChar w:fldCharType="begin">
          <w:fldData xml:space="preserve">PFJlZm1hbj48Q2l0ZT48QXV0aG9yPkF6YWxpPC9BdXRob3I+PFllYXI+MjAxMzwvWWVhcj48UmVj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</w:fldData>
        </w:fldChar>
      </w:r>
      <w:r w:rsidR="00933167">
        <w:instrText xml:space="preserve"> ADDIN REFMGR.CITE </w:instrText>
      </w:r>
      <w:r w:rsidR="00933167">
        <w:fldChar w:fldCharType="begin">
          <w:fldData xml:space="preserve">PFJlZm1hbj48Q2l0ZT48QXV0aG9yPkF6YWxpPC9BdXRob3I+PFllYXI+MjAxMzwvWWVhcj48UmVj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</w:fldData>
        </w:fldChar>
      </w:r>
      <w:r w:rsidR="00933167">
        <w:instrText xml:space="preserve"> ADDIN EN.CITE.DATA </w:instrText>
      </w:r>
      <w:r w:rsidR="00933167">
        <w:fldChar w:fldCharType="end"/>
      </w:r>
      <w:r w:rsidR="00933167">
        <w:fldChar w:fldCharType="separate"/>
      </w:r>
      <w:r w:rsidR="00933167">
        <w:rPr>
          <w:noProof/>
        </w:rPr>
        <w:t>[15]</w:t>
      </w:r>
      <w:r w:rsidR="00933167">
        <w:fldChar w:fldCharType="end"/>
      </w:r>
      <w:r w:rsidR="001947B0">
        <w:t>.</w:t>
      </w:r>
      <w:r w:rsidR="0099503E">
        <w:t xml:space="preserve">  Whilst the prevalence o</w:t>
      </w:r>
      <w:r w:rsidR="000E5C33">
        <w:t>f</w:t>
      </w:r>
      <w:r w:rsidR="0099503E">
        <w:t xml:space="preserve"> vitamin D deficiency is well-recognised, its role in the development</w:t>
      </w:r>
      <w:r w:rsidR="008C742E">
        <w:t>,</w:t>
      </w:r>
      <w:r w:rsidR="0099503E">
        <w:t xml:space="preserve"> progression </w:t>
      </w:r>
      <w:r w:rsidR="008C742E">
        <w:t xml:space="preserve">and clinical manifestations </w:t>
      </w:r>
      <w:r w:rsidR="0099503E">
        <w:t>of CTDs</w:t>
      </w:r>
      <w:r w:rsidR="000E5C33">
        <w:t xml:space="preserve"> is </w:t>
      </w:r>
      <w:r w:rsidR="008C742E">
        <w:t>not</w:t>
      </w:r>
      <w:r w:rsidR="000E5C33">
        <w:t xml:space="preserve"> clear</w:t>
      </w:r>
      <w:r w:rsidR="0099503E">
        <w:t xml:space="preserve">.  Many rheumatologists </w:t>
      </w:r>
      <w:r w:rsidR="003F780C">
        <w:t>remain</w:t>
      </w:r>
      <w:r w:rsidR="0099503E">
        <w:t xml:space="preserve"> </w:t>
      </w:r>
      <w:r w:rsidR="008C742E">
        <w:t>uncertain</w:t>
      </w:r>
      <w:r w:rsidR="0099503E">
        <w:t xml:space="preserve"> about which patients should be </w:t>
      </w:r>
      <w:r w:rsidR="003F780C">
        <w:t>tested,</w:t>
      </w:r>
      <w:r w:rsidR="0099503E">
        <w:t xml:space="preserve"> how deficiency should be treated</w:t>
      </w:r>
      <w:r w:rsidR="003F780C">
        <w:t>, and what benefits to expect from such interventions</w:t>
      </w:r>
      <w:r w:rsidR="0099503E">
        <w:t xml:space="preserve">.  </w:t>
      </w:r>
    </w:p>
    <w:p w14:paraId="444E8F41" w14:textId="58422882" w:rsidR="00D63939" w:rsidRDefault="009D23AA" w:rsidP="0028220C">
      <w:pPr>
        <w:spacing w:line="480" w:lineRule="auto"/>
      </w:pPr>
      <w:r>
        <w:t xml:space="preserve">This review will </w:t>
      </w:r>
      <w:r w:rsidR="00525C2B">
        <w:t>assess the evidence for</w:t>
      </w:r>
      <w:r>
        <w:t xml:space="preserve"> the use of vitamin D </w:t>
      </w:r>
      <w:r w:rsidR="009D305E">
        <w:t>to treat CTD mani</w:t>
      </w:r>
      <w:r w:rsidR="00525C2B">
        <w:t xml:space="preserve">festations </w:t>
      </w:r>
      <w:r w:rsidR="00B81C3E">
        <w:t>beyond</w:t>
      </w:r>
      <w:r w:rsidR="00106A77">
        <w:t xml:space="preserve"> </w:t>
      </w:r>
      <w:r>
        <w:t>its effec</w:t>
      </w:r>
      <w:r w:rsidR="009D305E">
        <w:t xml:space="preserve">ts on bone health.  </w:t>
      </w:r>
      <w:r w:rsidR="00525C2B">
        <w:t>We</w:t>
      </w:r>
      <w:r w:rsidR="005214FB">
        <w:t xml:space="preserve"> will focus primarily on </w:t>
      </w:r>
      <w:r w:rsidR="00525C2B">
        <w:t xml:space="preserve">data from observational and </w:t>
      </w:r>
      <w:r w:rsidR="005214FB">
        <w:t xml:space="preserve">interventional studies in </w:t>
      </w:r>
      <w:r w:rsidR="00AD5C8F">
        <w:t xml:space="preserve">SLE </w:t>
      </w:r>
      <w:r w:rsidR="00DB6770">
        <w:t xml:space="preserve">although </w:t>
      </w:r>
      <w:r w:rsidR="00D63939">
        <w:t>other CTDs will also be considered.</w:t>
      </w:r>
    </w:p>
    <w:p w14:paraId="14DA8429" w14:textId="77777777" w:rsidR="00745F20" w:rsidRPr="00564214" w:rsidRDefault="00745F20" w:rsidP="0028220C">
      <w:pPr>
        <w:spacing w:line="480" w:lineRule="auto"/>
        <w:rPr>
          <w:b/>
        </w:rPr>
      </w:pPr>
      <w:r w:rsidRPr="00564214">
        <w:rPr>
          <w:b/>
        </w:rPr>
        <w:t>Prevalence of vitamin D deficiency in SLE</w:t>
      </w:r>
    </w:p>
    <w:p w14:paraId="1E0CE0AE" w14:textId="751FCCEA" w:rsidR="00745F20" w:rsidRDefault="00AC38B8" w:rsidP="0028220C">
      <w:pPr>
        <w:spacing w:line="480" w:lineRule="auto"/>
      </w:pPr>
      <w:r>
        <w:t>C</w:t>
      </w:r>
      <w:r w:rsidR="00A66B8C">
        <w:t>ompared to healthy controls</w:t>
      </w:r>
      <w:r>
        <w:t>, patients with SLE have an increased risk of vitamin D deficiency</w:t>
      </w:r>
      <w:r w:rsidR="00A66B8C">
        <w:t>.  On reviewing studies which included a healthy control comparator</w:t>
      </w:r>
      <w:r>
        <w:t xml:space="preserve"> group</w:t>
      </w:r>
      <w:r w:rsidR="00A66B8C">
        <w:t xml:space="preserve">, lower vitamin D levels </w:t>
      </w:r>
      <w:r w:rsidR="00593E0F">
        <w:t>were reported</w:t>
      </w:r>
      <w:r w:rsidR="00A66B8C">
        <w:t xml:space="preserve"> in SLE patients in </w:t>
      </w:r>
      <w:r w:rsidR="005A50A6">
        <w:t>12</w:t>
      </w:r>
      <w:r w:rsidR="00A66B8C">
        <w:t>/</w:t>
      </w:r>
      <w:r w:rsidR="005A50A6">
        <w:t>14</w:t>
      </w:r>
      <w:r w:rsidR="00A66B8C">
        <w:t xml:space="preserve"> (</w:t>
      </w:r>
      <w:r w:rsidR="0058056C">
        <w:t>86</w:t>
      </w:r>
      <w:r w:rsidR="00A66B8C">
        <w:t xml:space="preserve">%) </w:t>
      </w:r>
      <w:r w:rsidR="00593E0F">
        <w:t xml:space="preserve">such </w:t>
      </w:r>
      <w:r w:rsidR="00A66B8C">
        <w:t>studies</w:t>
      </w:r>
      <w:r w:rsidR="00684D17">
        <w:t xml:space="preserve"> (</w:t>
      </w:r>
      <w:r w:rsidR="00904675" w:rsidRPr="00904675">
        <w:t>see supplementary table available at Rheumatology online)</w:t>
      </w:r>
      <w:r w:rsidR="00A66B8C" w:rsidRPr="00904675">
        <w:t>.</w:t>
      </w:r>
      <w:r w:rsidR="001702DF">
        <w:t xml:space="preserve"> </w:t>
      </w:r>
      <w:r>
        <w:t xml:space="preserve"> Conversely, </w:t>
      </w:r>
      <w:r w:rsidR="001702DF">
        <w:t xml:space="preserve">Mandal </w:t>
      </w:r>
      <w:proofErr w:type="gramStart"/>
      <w:r w:rsidR="001702DF" w:rsidRPr="00426EF4">
        <w:rPr>
          <w:i/>
        </w:rPr>
        <w:t>et</w:t>
      </w:r>
      <w:proofErr w:type="gramEnd"/>
      <w:r w:rsidR="001702DF" w:rsidRPr="00426EF4">
        <w:rPr>
          <w:i/>
        </w:rPr>
        <w:t>. al.</w:t>
      </w:r>
      <w:r w:rsidR="001702DF">
        <w:t xml:space="preserve"> (2014) found no difference in </w:t>
      </w:r>
      <w:r>
        <w:t>25(OH</w:t>
      </w:r>
      <w:proofErr w:type="gramStart"/>
      <w:r>
        <w:t>)D</w:t>
      </w:r>
      <w:proofErr w:type="gramEnd"/>
      <w:r>
        <w:t xml:space="preserve"> levels between SLE patients and healthy controls although </w:t>
      </w:r>
      <w:r w:rsidR="001702DF">
        <w:t xml:space="preserve">there was </w:t>
      </w:r>
      <w:r w:rsidR="00B04F27">
        <w:t>marked</w:t>
      </w:r>
      <w:r w:rsidR="001702DF">
        <w:t xml:space="preserve"> </w:t>
      </w:r>
      <w:r>
        <w:t xml:space="preserve">vitamin D </w:t>
      </w:r>
      <w:r w:rsidR="001702DF">
        <w:t>deficiency amongst the control group.  Furthermore, 39% of the patients SLE were taking steroids and calcium/v</w:t>
      </w:r>
      <w:r w:rsidR="00D72DCE">
        <w:t xml:space="preserve">itamin D supplements </w:t>
      </w:r>
      <w:r w:rsidR="00C3724E">
        <w:t xml:space="preserve">which may have masked any differences </w:t>
      </w:r>
      <w:r w:rsidR="00933167">
        <w:fldChar w:fldCharType="begin">
          <w:fldData xml:space="preserve">PFJlZm1hbj48Q2l0ZT48QXV0aG9yPk1hbmRhbDwvQXV0aG9yPjxZZWFyPjIwMTQ8L1llYXI+PFJl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</w:fldData>
        </w:fldChar>
      </w:r>
      <w:r w:rsidR="00933167">
        <w:instrText xml:space="preserve"> ADDIN REFMGR.CITE </w:instrText>
      </w:r>
      <w:r w:rsidR="00933167">
        <w:fldChar w:fldCharType="begin">
          <w:fldData xml:space="preserve">PFJlZm1hbj48Q2l0ZT48QXV0aG9yPk1hbmRhbDwvQXV0aG9yPjxZZWFyPjIwMTQ8L1llYXI+PFJl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</w:fldData>
        </w:fldChar>
      </w:r>
      <w:r w:rsidR="00933167">
        <w:instrText xml:space="preserve"> ADDIN EN.CITE.DATA </w:instrText>
      </w:r>
      <w:r w:rsidR="00933167">
        <w:fldChar w:fldCharType="end"/>
      </w:r>
      <w:r w:rsidR="00933167">
        <w:fldChar w:fldCharType="separate"/>
      </w:r>
      <w:r w:rsidR="00933167">
        <w:rPr>
          <w:noProof/>
        </w:rPr>
        <w:t>[16]</w:t>
      </w:r>
      <w:r w:rsidR="00933167">
        <w:fldChar w:fldCharType="end"/>
      </w:r>
      <w:r w:rsidR="001702DF">
        <w:t xml:space="preserve">.  </w:t>
      </w:r>
      <w:r>
        <w:t xml:space="preserve">Similarly, </w:t>
      </w:r>
      <w:r w:rsidR="001702DF">
        <w:t xml:space="preserve">Stockton </w:t>
      </w:r>
      <w:proofErr w:type="gramStart"/>
      <w:r w:rsidR="001702DF" w:rsidRPr="00426EF4">
        <w:rPr>
          <w:i/>
        </w:rPr>
        <w:t>et</w:t>
      </w:r>
      <w:proofErr w:type="gramEnd"/>
      <w:r w:rsidR="001702DF" w:rsidRPr="00426EF4">
        <w:rPr>
          <w:i/>
        </w:rPr>
        <w:t>. al.</w:t>
      </w:r>
      <w:r w:rsidR="001702DF">
        <w:t xml:space="preserve"> (</w:t>
      </w:r>
      <w:r w:rsidR="00426EF4">
        <w:t>2012</w:t>
      </w:r>
      <w:r w:rsidR="001702DF">
        <w:t>) also found no difference in 25(OH</w:t>
      </w:r>
      <w:proofErr w:type="gramStart"/>
      <w:r w:rsidR="001702DF">
        <w:t>)D</w:t>
      </w:r>
      <w:proofErr w:type="gramEnd"/>
      <w:r w:rsidR="001702DF">
        <w:t xml:space="preserve"> between SLE patients and controls</w:t>
      </w:r>
      <w:r>
        <w:t xml:space="preserve">, which </w:t>
      </w:r>
      <w:r w:rsidR="00B04F27">
        <w:t>may</w:t>
      </w:r>
      <w:r>
        <w:t xml:space="preserve"> be explained by</w:t>
      </w:r>
      <w:r w:rsidR="0057752E">
        <w:t xml:space="preserve"> 13/24 (54%) patients taking vitamin D supplements compared to 2/21 (10%) controls</w:t>
      </w:r>
      <w:r w:rsidR="00D72DCE">
        <w:t xml:space="preserve"> </w:t>
      </w:r>
      <w:r w:rsidR="00933167">
        <w:fldChar w:fldCharType="begin">
          <w:fldData xml:space="preserve">PFJlZm1hbj48Q2l0ZT48QXV0aG9yPlN0b2NrdG9uPC9BdXRob3I+PFllYXI+MjAxMjwvWWVhcj48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</w:fldData>
        </w:fldChar>
      </w:r>
      <w:r w:rsidR="00933167">
        <w:instrText xml:space="preserve"> ADDIN REFMGR.CITE </w:instrText>
      </w:r>
      <w:r w:rsidR="00933167">
        <w:fldChar w:fldCharType="begin">
          <w:fldData xml:space="preserve">PFJlZm1hbj48Q2l0ZT48QXV0aG9yPlN0b2NrdG9uPC9BdXRob3I+PFllYXI+MjAxMjwvWWVhcj48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</w:fldData>
        </w:fldChar>
      </w:r>
      <w:r w:rsidR="00933167">
        <w:instrText xml:space="preserve"> ADDIN EN.CITE.DATA </w:instrText>
      </w:r>
      <w:r w:rsidR="00933167">
        <w:fldChar w:fldCharType="end"/>
      </w:r>
      <w:r w:rsidR="00933167">
        <w:fldChar w:fldCharType="separate"/>
      </w:r>
      <w:r w:rsidR="00933167">
        <w:rPr>
          <w:noProof/>
        </w:rPr>
        <w:t>[17]</w:t>
      </w:r>
      <w:r w:rsidR="00933167">
        <w:fldChar w:fldCharType="end"/>
      </w:r>
      <w:r w:rsidR="0057752E">
        <w:t>.</w:t>
      </w:r>
      <w:r w:rsidR="00974EE8">
        <w:t xml:space="preserve">  Both of these studies may therefore have underestimated the prevalence of vitamin D deficiency in the patient populations.</w:t>
      </w:r>
    </w:p>
    <w:p w14:paraId="6F142722" w14:textId="77777777" w:rsidR="00745F20" w:rsidRPr="00564214" w:rsidRDefault="00745F20" w:rsidP="0028220C">
      <w:pPr>
        <w:spacing w:line="480" w:lineRule="auto"/>
        <w:rPr>
          <w:b/>
        </w:rPr>
      </w:pPr>
      <w:r w:rsidRPr="00564214">
        <w:rPr>
          <w:b/>
        </w:rPr>
        <w:t xml:space="preserve">Causes of </w:t>
      </w:r>
      <w:r w:rsidR="00CF5ECC">
        <w:rPr>
          <w:b/>
        </w:rPr>
        <w:t>v</w:t>
      </w:r>
      <w:r w:rsidRPr="00564214">
        <w:rPr>
          <w:b/>
        </w:rPr>
        <w:t>itamin D deficiency in SLE</w:t>
      </w:r>
    </w:p>
    <w:p w14:paraId="732E3ED5" w14:textId="4E10B0E1" w:rsidR="00650D6A" w:rsidRDefault="00650D6A" w:rsidP="0028220C">
      <w:pPr>
        <w:spacing w:line="480" w:lineRule="auto"/>
      </w:pPr>
      <w:r>
        <w:t xml:space="preserve">The true relationship between vitamin D and inflammation remains to </w:t>
      </w:r>
      <w:r w:rsidR="00593E0F">
        <w:t xml:space="preserve">be </w:t>
      </w:r>
      <w:r>
        <w:t xml:space="preserve">ascertained.  </w:t>
      </w:r>
      <w:r w:rsidR="00593E0F">
        <w:t>CTDs</w:t>
      </w:r>
      <w:r>
        <w:t xml:space="preserve"> are chronic, often debilitating diseases with high levels of morbidity</w:t>
      </w:r>
      <w:r w:rsidR="0083330F">
        <w:t xml:space="preserve">.  In healthy subjects, reduced </w:t>
      </w:r>
      <w:r w:rsidR="0083330F">
        <w:lastRenderedPageBreak/>
        <w:t>physical activity and reduced sun ex</w:t>
      </w:r>
      <w:r w:rsidR="001702DF">
        <w:t xml:space="preserve">posure (but not dietary </w:t>
      </w:r>
      <w:proofErr w:type="gramStart"/>
      <w:r w:rsidR="00CF5ECC">
        <w:t xml:space="preserve">intake) </w:t>
      </w:r>
      <w:r w:rsidR="00593E0F">
        <w:t>are</w:t>
      </w:r>
      <w:proofErr w:type="gramEnd"/>
      <w:r w:rsidR="00CF5ECC">
        <w:t xml:space="preserve"> important determinant</w:t>
      </w:r>
      <w:r w:rsidR="00593E0F">
        <w:t>s</w:t>
      </w:r>
      <w:r w:rsidR="0083330F">
        <w:t xml:space="preserve"> of vitamin D status </w:t>
      </w:r>
      <w:r w:rsidR="00933167">
        <w:fldChar w:fldCharType="begin">
          <w:fldData xml:space="preserve">PFJlZm1hbj48Q2l0ZT48QXV0aG9yPlRvdXZpZXI8L0F1dGhvcj48WWVhcj4yMDE1PC9ZZWFyPjxS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</w:fldData>
        </w:fldChar>
      </w:r>
      <w:r w:rsidR="00933167">
        <w:instrText xml:space="preserve"> ADDIN REFMGR.CITE </w:instrText>
      </w:r>
      <w:r w:rsidR="00933167">
        <w:fldChar w:fldCharType="begin">
          <w:fldData xml:space="preserve">PFJlZm1hbj48Q2l0ZT48QXV0aG9yPlRvdXZpZXI8L0F1dGhvcj48WWVhcj4yMDE1PC9ZZWFyPjxS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</w:fldData>
        </w:fldChar>
      </w:r>
      <w:r w:rsidR="00933167">
        <w:instrText xml:space="preserve"> ADDIN EN.CITE.DATA </w:instrText>
      </w:r>
      <w:r w:rsidR="00933167">
        <w:fldChar w:fldCharType="end"/>
      </w:r>
      <w:r w:rsidR="00933167">
        <w:fldChar w:fldCharType="separate"/>
      </w:r>
      <w:r w:rsidR="00933167">
        <w:rPr>
          <w:noProof/>
        </w:rPr>
        <w:t>[18]</w:t>
      </w:r>
      <w:r w:rsidR="00933167">
        <w:fldChar w:fldCharType="end"/>
      </w:r>
      <w:r w:rsidR="0083330F">
        <w:t xml:space="preserve">.  Vitamin D deficiency in the context of chronic illness </w:t>
      </w:r>
      <w:r w:rsidR="008571F3">
        <w:t>may simply reflect reduced outdoor activity</w:t>
      </w:r>
      <w:r w:rsidR="005243D2">
        <w:t>, and thus UV exposure</w:t>
      </w:r>
      <w:r w:rsidR="008571F3">
        <w:t xml:space="preserve"> i</w:t>
      </w:r>
      <w:r w:rsidR="000A060A">
        <w:t xml:space="preserve">n </w:t>
      </w:r>
      <w:r w:rsidR="0083330F">
        <w:t>these patients (reverse causation)</w:t>
      </w:r>
      <w:r w:rsidR="00880AEC">
        <w:t xml:space="preserve">.  This is relevant in SLE due to the photosensitive nature of the disease and the </w:t>
      </w:r>
      <w:r w:rsidR="006631F8">
        <w:t>recommendations</w:t>
      </w:r>
      <w:r w:rsidR="00880AEC">
        <w:t xml:space="preserve"> of sun</w:t>
      </w:r>
      <w:r w:rsidR="00902375">
        <w:t>light</w:t>
      </w:r>
      <w:r w:rsidR="00880AEC">
        <w:t xml:space="preserve"> avoidance and high SPF sunblock </w:t>
      </w:r>
      <w:r w:rsidR="006631F8">
        <w:t xml:space="preserve">use </w:t>
      </w:r>
      <w:r w:rsidR="00933167">
        <w:fldChar w:fldCharType="begin"/>
      </w:r>
      <w:r w:rsidR="00933167">
        <w:instrText xml:space="preserve"> ADDIN REFMGR.CITE &lt;Refman&gt;&lt;Cite&gt;&lt;Author&gt;Cusack&lt;/Author&gt;&lt;Year&gt;2008&lt;/Year&gt;&lt;RecNum&gt;10&lt;/RecNum&gt;&lt;IDText&gt;Photoprotective behaviour and sunscreen use: impact on vitamin D levels in cutaneous lupus erythematosus&lt;/IDText&gt;&lt;MDL Ref_Type="Journal"&gt;&lt;Ref_Type&gt;Journal&lt;/Ref_Type&gt;&lt;Ref_ID&gt;10&lt;/Ref_ID&gt;&lt;Title_Primary&gt;Photoprotective behaviour and sunscreen use: impact on vitamin D levels in cutaneous lupus erythematosus&lt;/Title_Primary&gt;&lt;Authors_Primary&gt;Cusack,Caitriona&lt;/Authors_Primary&gt;&lt;Authors_Primary&gt;Danby,Claire&lt;/Authors_Primary&gt;&lt;Authors_Primary&gt;Fallon,J.C&lt;/Authors_Primary&gt;&lt;Authors_Primary&gt;Ho,Wen Lyn&lt;/Authors_Primary&gt;&lt;Authors_Primary&gt;Murray,Barbara&lt;/Authors_Primary&gt;&lt;Authors_Primary&gt;Brady,Jennifer&lt;/Authors_Primary&gt;&lt;Authors_Primary&gt;O&amp;apos;Kelly,Patrick&lt;/Authors_Primary&gt;&lt;Authors_Primary&gt;Ambrose,Nicola&lt;/Authors_Primary&gt;&lt;Authors_Primary&gt;Kearns,Grainne&lt;/Authors_Primary&gt;&lt;Authors_Primary&gt;Murphy,Gillian M.&lt;/Authors_Primary&gt;&lt;Date_Primary&gt;2008&lt;/Date_Primary&gt;&lt;Keywords&gt;25-hydroxyvitamin D&lt;/Keywords&gt;&lt;Keywords&gt;Lupus&lt;/Keywords&gt;&lt;Keywords&gt;Renal&lt;/Keywords&gt;&lt;Keywords&gt;Vitamin D&lt;/Keywords&gt;&lt;Reprint&gt;Not in File&lt;/Reprint&gt;&lt;Start_Page&gt;260&lt;/Start_Page&gt;&lt;End_Page&gt;267&lt;/End_Page&gt;&lt;Periodical&gt;Photodermatol.Photoimmunol.Photomed.&lt;/Periodical&gt;&lt;Volume&gt;24&lt;/Volume&gt;&lt;Issue&gt;5&lt;/Issue&gt;&lt;User_Def_1&gt;10.1111/j.1600-0781.2008.00373.x&lt;/User_Def_1&gt;&lt;ISSN_ISBN&gt;1600-0781&lt;/ISSN_ISBN&gt;&lt;ZZ_JournalFull&gt;&lt;f name="System"&gt;Photodermatology, Photoimmunology and Photomedicine&lt;/f&gt;&lt;/ZZ_JournalFull&gt;&lt;ZZ_JournalStdAbbrev&gt;&lt;f name="System"&gt;Photodermatol.Photoimmunol.Photomed.&lt;/f&gt;&lt;/ZZ_JournalStdAbbrev&gt;&lt;ZZ_JournalUser1&gt;&lt;f name="System"&gt;Photodermatology, Photoimmunology &amp;amp; Photomedicine&lt;/f&gt;&lt;/ZZ_JournalUser1&gt;&lt;ZZ_WorkformID&gt;1&lt;/ZZ_WorkformID&gt;&lt;/MDL&gt;&lt;/Cite&gt;&lt;/Refman&gt;</w:instrText>
      </w:r>
      <w:r w:rsidR="00933167">
        <w:fldChar w:fldCharType="separate"/>
      </w:r>
      <w:r w:rsidR="00933167">
        <w:rPr>
          <w:noProof/>
        </w:rPr>
        <w:t>[19]</w:t>
      </w:r>
      <w:r w:rsidR="00933167">
        <w:fldChar w:fldCharType="end"/>
      </w:r>
      <w:r w:rsidR="006631F8">
        <w:t>.</w:t>
      </w:r>
    </w:p>
    <w:p w14:paraId="502D5868" w14:textId="0B7B0938" w:rsidR="00650D6A" w:rsidRDefault="00C9363E" w:rsidP="0028220C">
      <w:pPr>
        <w:spacing w:line="480" w:lineRule="auto"/>
      </w:pPr>
      <w:r>
        <w:t>A further explanation for the association between vitamin D deficiency and autoimmune disease is that 25(OH</w:t>
      </w:r>
      <w:proofErr w:type="gramStart"/>
      <w:r>
        <w:t>)D</w:t>
      </w:r>
      <w:proofErr w:type="gramEnd"/>
      <w:r>
        <w:t xml:space="preserve"> </w:t>
      </w:r>
      <w:r w:rsidR="00E33B38">
        <w:t>may act</w:t>
      </w:r>
      <w:r>
        <w:t xml:space="preserve"> as a negative acute-phase </w:t>
      </w:r>
      <w:r w:rsidR="00593E0F">
        <w:t>reactant</w:t>
      </w:r>
      <w:r>
        <w:t xml:space="preserve">.  In a meta-analysis, low </w:t>
      </w:r>
      <w:r w:rsidR="00902375">
        <w:t xml:space="preserve">serum </w:t>
      </w:r>
      <w:r>
        <w:t xml:space="preserve">25(OH)D was reported following an acute event </w:t>
      </w:r>
      <w:r w:rsidR="00902375">
        <w:t xml:space="preserve">(including orthopaedic surgery and acute pancreatitis) </w:t>
      </w:r>
      <w:r>
        <w:t xml:space="preserve">in 6/8 studies </w:t>
      </w:r>
      <w:r w:rsidR="009E5A9D">
        <w:t xml:space="preserve">often </w:t>
      </w:r>
      <w:r w:rsidR="00140D38">
        <w:t>in association</w:t>
      </w:r>
      <w:r w:rsidR="009E5A9D">
        <w:t xml:space="preserve"> with a fall in serum albumin and rise in C-reactive protein </w:t>
      </w:r>
      <w:r w:rsidR="00933167">
        <w:fldChar w:fldCharType="begin"/>
      </w:r>
      <w:r w:rsidR="00933167">
        <w:instrText xml:space="preserve"> ADDIN REFMGR.CITE &lt;Refman&gt;&lt;Cite&gt;&lt;Author&gt;Silva&lt;/Author&gt;&lt;Year&gt;2015&lt;/Year&gt;&lt;RecNum&gt;1788&lt;/RecNum&gt;&lt;IDText&gt;Does serum 25-hydroxyvitamin D decrease during acute-phase response? A systematic review&lt;/IDText&gt;&lt;MDL Ref_Type="Journal"&gt;&lt;Ref_Type&gt;Journal&lt;/Ref_Type&gt;&lt;Ref_ID&gt;1788&lt;/Ref_ID&gt;&lt;Title_Primary&gt;Does serum 25-hydroxyvitamin D decrease during acute-phase response? A systematic review&lt;/Title_Primary&gt;&lt;Authors_Primary&gt;Silva,M.C.&lt;/Authors_Primary&gt;&lt;Authors_Primary&gt;Furlanetto,T.W.&lt;/Authors_Primary&gt;&lt;Date_Primary&gt;2015/2&lt;/Date_Primary&gt;&lt;Keywords&gt;25(OH)D&lt;/Keywords&gt;&lt;Keywords&gt;25-hydroxyvitamin D&lt;/Keywords&gt;&lt;Keywords&gt;25-HYDROXYVITAMIN-D&lt;/Keywords&gt;&lt;Keywords&gt;ASSOCIATION&lt;/Keywords&gt;&lt;Keywords&gt;Brazil&lt;/Keywords&gt;&lt;Keywords&gt;C-REACTIVE PROTEIN&lt;/Keywords&gt;&lt;Keywords&gt;DISEASE&lt;/Keywords&gt;&lt;Keywords&gt;Human&lt;/Keywords&gt;&lt;Keywords&gt;HUMANS&lt;/Keywords&gt;&lt;Keywords&gt;Hypovitaminosis D&lt;/Keywords&gt;&lt;Keywords&gt;HYPOVITAMINOSIS-D&lt;/Keywords&gt;&lt;Keywords&gt;Inflammation&lt;/Keywords&gt;&lt;Keywords&gt;INFLAMMATORY RESPONSE&lt;/Keywords&gt;&lt;Keywords&gt;Longitudinal Studies&lt;/Keywords&gt;&lt;Keywords&gt;Longitudinal study&lt;/Keywords&gt;&lt;Keywords&gt;Medicine&lt;/Keywords&gt;&lt;Keywords&gt;PREVALENCE&lt;/Keywords&gt;&lt;Keywords&gt;REVIEW&lt;/Keywords&gt;&lt;Keywords&gt;Serum&lt;/Keywords&gt;&lt;Keywords&gt;Serum 25-hydroxyvitamin D&lt;/Keywords&gt;&lt;Keywords&gt;Vitamin D&lt;/Keywords&gt;&lt;Keywords&gt;VITAMIN-D&lt;/Keywords&gt;&lt;Reprint&gt;Not in File&lt;/Reprint&gt;&lt;Start_Page&gt;91&lt;/Start_Page&gt;&lt;End_Page&gt;96&lt;/End_Page&gt;&lt;Periodical&gt;Nutr.Res.&lt;/Periodical&gt;&lt;Volume&gt;35&lt;/Volume&gt;&lt;Issue&gt;2&lt;/Issue&gt;&lt;Misc_3&gt;S0271-5317(14)00287-5 [pii];10.1016/j.nutres.2014.12.008 [doi]&lt;/Misc_3&gt;&lt;Address&gt;Postgraduation Program in Medicine: Medical Sciences, Federal University of Rio Grande do Sul, 90035-003 Porto Alegre, RS, Brazil&amp;#xA;Postgraduation Program in Medicine: Medical Sciences, Federal University of Rio Grande do Sul, 90035-003 Porto Alegre, RS, Brazil; Internal Medicine Division, Hospital de Clinicas de Porto Alegre, Porto, Alegre, RS, Brazil. Electronic address: taniafurlanetto@gmail.com&lt;/Address&gt;&lt;Web_URL&gt;PM:25631715&lt;/Web_URL&gt;&lt;ZZ_JournalStdAbbrev&gt;&lt;f name="System"&gt;Nutr.Res.&lt;/f&gt;&lt;/ZZ_JournalStdAbbrev&gt;&lt;ZZ_WorkformID&gt;1&lt;/ZZ_WorkformID&gt;&lt;/MDL&gt;&lt;/Cite&gt;&lt;/Refman&gt;</w:instrText>
      </w:r>
      <w:r w:rsidR="00933167">
        <w:fldChar w:fldCharType="separate"/>
      </w:r>
      <w:r w:rsidR="00933167">
        <w:rPr>
          <w:noProof/>
        </w:rPr>
        <w:t>[20]</w:t>
      </w:r>
      <w:r w:rsidR="00933167">
        <w:fldChar w:fldCharType="end"/>
      </w:r>
      <w:r w:rsidR="003C00AE">
        <w:t xml:space="preserve">.  </w:t>
      </w:r>
      <w:r w:rsidR="009E5A9D">
        <w:t xml:space="preserve">It is proposed that </w:t>
      </w:r>
      <w:r w:rsidR="003C00AE">
        <w:t>this fall occurs due to reduced levels of t</w:t>
      </w:r>
      <w:r w:rsidR="00D328CB">
        <w:t>he vitamin D binding protein (DB</w:t>
      </w:r>
      <w:r w:rsidR="003C00AE">
        <w:t xml:space="preserve">P) </w:t>
      </w:r>
      <w:r w:rsidR="00933167">
        <w:fldChar w:fldCharType="begin">
          <w:fldData xml:space="preserve">PFJlZm1hbj48Q2l0ZT48QXV0aG9yPldhbGRyb248L0F1dGhvcj48WWVhcj4yMDEzPC9ZZWFyPjxS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</w:fldData>
        </w:fldChar>
      </w:r>
      <w:r w:rsidR="00933167">
        <w:instrText xml:space="preserve"> ADDIN REFMGR.CITE </w:instrText>
      </w:r>
      <w:r w:rsidR="00933167">
        <w:fldChar w:fldCharType="begin">
          <w:fldData xml:space="preserve">PFJlZm1hbj48Q2l0ZT48QXV0aG9yPldhbGRyb248L0F1dGhvcj48WWVhcj4yMDEzPC9ZZWFyPjxS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</w:fldData>
        </w:fldChar>
      </w:r>
      <w:r w:rsidR="00933167">
        <w:instrText xml:space="preserve"> ADDIN EN.CITE.DATA </w:instrText>
      </w:r>
      <w:r w:rsidR="00933167">
        <w:fldChar w:fldCharType="end"/>
      </w:r>
      <w:r w:rsidR="00933167">
        <w:fldChar w:fldCharType="separate"/>
      </w:r>
      <w:r w:rsidR="00933167">
        <w:rPr>
          <w:noProof/>
        </w:rPr>
        <w:t>[21]</w:t>
      </w:r>
      <w:r w:rsidR="00933167">
        <w:fldChar w:fldCharType="end"/>
      </w:r>
      <w:r w:rsidR="003C00AE">
        <w:t>.</w:t>
      </w:r>
    </w:p>
    <w:p w14:paraId="76A55E53" w14:textId="0BCEB506" w:rsidR="00902375" w:rsidRDefault="00084165" w:rsidP="0028220C">
      <w:pPr>
        <w:spacing w:line="480" w:lineRule="auto"/>
      </w:pPr>
      <w:r>
        <w:t>Finally</w:t>
      </w:r>
      <w:r w:rsidR="00593E0F">
        <w:t>, it is plausible that</w:t>
      </w:r>
      <w:r>
        <w:t xml:space="preserve"> vitamin D deficiency may drive</w:t>
      </w:r>
      <w:r w:rsidR="00E33B38">
        <w:t xml:space="preserve"> the development of autoimmune disease a</w:t>
      </w:r>
      <w:r>
        <w:t>nd potentiate</w:t>
      </w:r>
      <w:r w:rsidR="00B10AD2">
        <w:t xml:space="preserve"> the inflammatory response.  An early study by </w:t>
      </w:r>
      <w:proofErr w:type="spellStart"/>
      <w:r w:rsidR="00B10AD2">
        <w:t>Kamen</w:t>
      </w:r>
      <w:proofErr w:type="spellEnd"/>
      <w:r w:rsidR="00B10AD2">
        <w:t xml:space="preserve"> </w:t>
      </w:r>
      <w:proofErr w:type="gramStart"/>
      <w:r w:rsidR="00B10AD2" w:rsidRPr="009E5732">
        <w:rPr>
          <w:i/>
        </w:rPr>
        <w:t>et</w:t>
      </w:r>
      <w:proofErr w:type="gramEnd"/>
      <w:r w:rsidR="00B10AD2" w:rsidRPr="009E5732">
        <w:rPr>
          <w:i/>
        </w:rPr>
        <w:t>. al.</w:t>
      </w:r>
      <w:r w:rsidR="00B10AD2">
        <w:t xml:space="preserve"> (2005) </w:t>
      </w:r>
      <w:r w:rsidR="000D256E">
        <w:t>identified lower serum 25(OH</w:t>
      </w:r>
      <w:proofErr w:type="gramStart"/>
      <w:r w:rsidR="000D256E">
        <w:t>)D</w:t>
      </w:r>
      <w:proofErr w:type="gramEnd"/>
      <w:r w:rsidR="000D256E">
        <w:t xml:space="preserve"> observed in </w:t>
      </w:r>
      <w:r w:rsidR="00593E0F">
        <w:t xml:space="preserve">recently diagnosed </w:t>
      </w:r>
      <w:r w:rsidR="000D256E">
        <w:t xml:space="preserve">SLE patients compared to healthy controls and </w:t>
      </w:r>
      <w:r w:rsidR="00B10AD2">
        <w:t>suggested that vitamin D deficiency may be a risk f</w:t>
      </w:r>
      <w:r w:rsidR="000D256E">
        <w:t>actor for the development of SLE</w:t>
      </w:r>
      <w:r w:rsidR="008662E2">
        <w:t xml:space="preserve">.  </w:t>
      </w:r>
      <w:r w:rsidR="00A43568">
        <w:t>I</w:t>
      </w:r>
      <w:r w:rsidR="00B10AD2">
        <w:t xml:space="preserve">n this study </w:t>
      </w:r>
      <w:r w:rsidR="0075640E">
        <w:t xml:space="preserve">however, </w:t>
      </w:r>
      <w:r w:rsidR="008662E2">
        <w:t xml:space="preserve">the </w:t>
      </w:r>
      <w:r w:rsidR="00B10AD2">
        <w:t>patients already had SLE</w:t>
      </w:r>
      <w:r w:rsidR="0075640E">
        <w:t xml:space="preserve">, a condition which often has </w:t>
      </w:r>
      <w:r w:rsidR="00C0795E">
        <w:t xml:space="preserve">prolonged </w:t>
      </w:r>
      <w:r w:rsidR="0075640E">
        <w:t>delays in diagnosis.  Furthermore,</w:t>
      </w:r>
      <w:r w:rsidR="00B10AD2">
        <w:t xml:space="preserve"> the difference in vitamin D levels was only statistically significant for Caucasian patients (62% of the study cohort).</w:t>
      </w:r>
      <w:r w:rsidR="008662E2">
        <w:t xml:space="preserve">  </w:t>
      </w:r>
      <w:r w:rsidR="009B75A3">
        <w:t>In terms of leading to the development of autoimmunity, a</w:t>
      </w:r>
      <w:r w:rsidR="00F13B82">
        <w:t xml:space="preserve"> small cross-sectional study of European Americans found significantly </w:t>
      </w:r>
      <w:r w:rsidR="00EB560A">
        <w:t>increased</w:t>
      </w:r>
      <w:r w:rsidR="00F13B82">
        <w:t xml:space="preserve"> vitamin D deficiency in ANA-positive healthy controls compared to ANA-negative </w:t>
      </w:r>
      <w:r w:rsidR="00933167">
        <w:fldChar w:fldCharType="begin">
          <w:fldData xml:space="preserve">PFJlZm1hbj48Q2l0ZT48QXV0aG9yPlJpdHRlcmhvdXNlPC9BdXRob3I+PFllYXI+MjAxMTwvWWVh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</w:fldData>
        </w:fldChar>
      </w:r>
      <w:r w:rsidR="00933167">
        <w:instrText xml:space="preserve"> ADDIN REFMGR.CITE </w:instrText>
      </w:r>
      <w:r w:rsidR="00933167">
        <w:fldChar w:fldCharType="begin">
          <w:fldData xml:space="preserve">PFJlZm1hbj48Q2l0ZT48QXV0aG9yPlJpdHRlcmhvdXNlPC9BdXRob3I+PFllYXI+MjAxMTwvWWVh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</w:fldData>
        </w:fldChar>
      </w:r>
      <w:r w:rsidR="00933167">
        <w:instrText xml:space="preserve"> ADDIN EN.CITE.DATA </w:instrText>
      </w:r>
      <w:r w:rsidR="00933167">
        <w:fldChar w:fldCharType="end"/>
      </w:r>
      <w:r w:rsidR="00933167">
        <w:fldChar w:fldCharType="separate"/>
      </w:r>
      <w:r w:rsidR="00933167">
        <w:rPr>
          <w:noProof/>
        </w:rPr>
        <w:t>[22]</w:t>
      </w:r>
      <w:r w:rsidR="00933167">
        <w:fldChar w:fldCharType="end"/>
      </w:r>
      <w:r w:rsidR="00F13B82">
        <w:t xml:space="preserve">.  </w:t>
      </w:r>
      <w:r w:rsidR="00844FF9">
        <w:t xml:space="preserve">In a linkage-analysis study, admission to hospital for vitamin D deficiency (including </w:t>
      </w:r>
      <w:proofErr w:type="spellStart"/>
      <w:r w:rsidR="00844FF9">
        <w:t>osteomalacia</w:t>
      </w:r>
      <w:proofErr w:type="spellEnd"/>
      <w:r w:rsidR="00844FF9">
        <w:t xml:space="preserve"> or rickets) was associated with increased </w:t>
      </w:r>
      <w:r w:rsidR="00902375">
        <w:t xml:space="preserve">future </w:t>
      </w:r>
      <w:r w:rsidR="00844FF9">
        <w:t>risk of developing a number of immune-mediated diseases including RA, SLE and SS</w:t>
      </w:r>
      <w:r w:rsidR="00EE48FE">
        <w:t xml:space="preserve"> </w:t>
      </w:r>
      <w:r w:rsidR="00933167">
        <w:fldChar w:fldCharType="begin">
          <w:fldData xml:space="preserve">PFJlZm1hbj48Q2l0ZT48QXV0aG9yPlJhbWFnb3BhbGFuPC9BdXRob3I+PFllYXI+MjAxMzwvWWVh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</w:fldData>
        </w:fldChar>
      </w:r>
      <w:r w:rsidR="00933167">
        <w:instrText xml:space="preserve"> ADDIN REFMGR.CITE </w:instrText>
      </w:r>
      <w:r w:rsidR="00933167">
        <w:fldChar w:fldCharType="begin">
          <w:fldData xml:space="preserve">PFJlZm1hbj48Q2l0ZT48QXV0aG9yPlJhbWFnb3BhbGFuPC9BdXRob3I+PFllYXI+MjAxMzwvWWVh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</w:fldData>
        </w:fldChar>
      </w:r>
      <w:r w:rsidR="00933167">
        <w:instrText xml:space="preserve"> ADDIN EN.CITE.DATA </w:instrText>
      </w:r>
      <w:r w:rsidR="00933167">
        <w:fldChar w:fldCharType="end"/>
      </w:r>
      <w:r w:rsidR="00933167">
        <w:fldChar w:fldCharType="separate"/>
      </w:r>
      <w:r w:rsidR="00933167">
        <w:rPr>
          <w:noProof/>
        </w:rPr>
        <w:t>[23]</w:t>
      </w:r>
      <w:r w:rsidR="00933167">
        <w:fldChar w:fldCharType="end"/>
      </w:r>
      <w:r w:rsidR="00844FF9">
        <w:t>.</w:t>
      </w:r>
      <w:r w:rsidR="00B80D66">
        <w:t xml:space="preserve">  </w:t>
      </w:r>
      <w:r w:rsidR="00902375">
        <w:t>Other l</w:t>
      </w:r>
      <w:r w:rsidR="00B80D66">
        <w:t xml:space="preserve">arge prospective studies of women have not identified any association between vitamin D intake (as assessed by dietary questionnaire) and risk of developing SLE </w:t>
      </w:r>
      <w:r w:rsidR="00933167">
        <w:fldChar w:fldCharType="begin">
          <w:fldData xml:space="preserve">PFJlZm1hbj48Q2l0ZT48QXV0aG9yPkNvc3RlbmJhZGVyPC9BdXRob3I+PFllYXI+MjAwODwvWWVh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</w:fldData>
        </w:fldChar>
      </w:r>
      <w:r w:rsidR="00933167">
        <w:instrText xml:space="preserve"> ADDIN REFMGR.CITE </w:instrText>
      </w:r>
      <w:r w:rsidR="00933167">
        <w:fldChar w:fldCharType="begin">
          <w:fldData xml:space="preserve">PFJlZm1hbj48Q2l0ZT48QXV0aG9yPkNvc3RlbmJhZGVyPC9BdXRob3I+PFllYXI+MjAwODwvWWVh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</w:fldData>
        </w:fldChar>
      </w:r>
      <w:r w:rsidR="00933167">
        <w:instrText xml:space="preserve"> ADDIN EN.CITE.DATA </w:instrText>
      </w:r>
      <w:r w:rsidR="00933167">
        <w:fldChar w:fldCharType="end"/>
      </w:r>
      <w:r w:rsidR="00933167">
        <w:fldChar w:fldCharType="separate"/>
      </w:r>
      <w:r w:rsidR="00933167">
        <w:rPr>
          <w:noProof/>
        </w:rPr>
        <w:t>[24,25]</w:t>
      </w:r>
      <w:r w:rsidR="00933167">
        <w:fldChar w:fldCharType="end"/>
      </w:r>
      <w:r w:rsidR="00B80D66">
        <w:t xml:space="preserve">.  </w:t>
      </w:r>
      <w:r w:rsidR="00C0795E">
        <w:t>These</w:t>
      </w:r>
      <w:r w:rsidR="00B80D66">
        <w:t xml:space="preserve"> obse</w:t>
      </w:r>
      <w:r w:rsidR="00694388">
        <w:t xml:space="preserve">rvations may </w:t>
      </w:r>
      <w:r w:rsidR="00C0795E">
        <w:t>however</w:t>
      </w:r>
      <w:r w:rsidR="00694388">
        <w:t xml:space="preserve"> reflect </w:t>
      </w:r>
      <w:r w:rsidR="00902375">
        <w:t>the inadequacy of</w:t>
      </w:r>
      <w:r w:rsidR="00694388">
        <w:t xml:space="preserve"> using dietary questionnaires to estimate vitamin D status, particularly given the importance of cutaneous synthesis of vitamin D.</w:t>
      </w:r>
      <w:r w:rsidR="00D11A5B">
        <w:t xml:space="preserve">  </w:t>
      </w:r>
    </w:p>
    <w:p w14:paraId="4120A078" w14:textId="67826D65" w:rsidR="00650D6A" w:rsidRDefault="00902375" w:rsidP="0028220C">
      <w:pPr>
        <w:spacing w:line="480" w:lineRule="auto"/>
      </w:pPr>
      <w:r>
        <w:lastRenderedPageBreak/>
        <w:t>There is evidence that v</w:t>
      </w:r>
      <w:r w:rsidR="00D11A5B">
        <w:t xml:space="preserve">itamin D deficiency may have a role once autoimmunity has developed.  </w:t>
      </w:r>
      <w:r w:rsidR="00F32CA8">
        <w:t xml:space="preserve">In a study by </w:t>
      </w:r>
      <w:proofErr w:type="spellStart"/>
      <w:r w:rsidR="00F32CA8">
        <w:t>Zold</w:t>
      </w:r>
      <w:proofErr w:type="spellEnd"/>
      <w:r w:rsidR="00F32CA8">
        <w:t xml:space="preserve"> </w:t>
      </w:r>
      <w:proofErr w:type="gramStart"/>
      <w:r w:rsidR="00F32CA8" w:rsidRPr="004F1707">
        <w:rPr>
          <w:i/>
        </w:rPr>
        <w:t>et</w:t>
      </w:r>
      <w:proofErr w:type="gramEnd"/>
      <w:r w:rsidR="00F32CA8" w:rsidRPr="004F1707">
        <w:rPr>
          <w:i/>
        </w:rPr>
        <w:t>. al.</w:t>
      </w:r>
      <w:r w:rsidR="00F32CA8">
        <w:t xml:space="preserve"> (2008), p</w:t>
      </w:r>
      <w:r w:rsidR="00D11A5B">
        <w:t xml:space="preserve">atients </w:t>
      </w:r>
      <w:r w:rsidR="00F32CA8">
        <w:t xml:space="preserve">who progressed from an undifferentiated CTD (UCTD) to a clearly defined CTD had significantly lower vitamin D levels than those that did not </w:t>
      </w:r>
      <w:r>
        <w:t xml:space="preserve">progress </w:t>
      </w:r>
      <w:r w:rsidR="00933167">
        <w:fldChar w:fldCharType="begin"/>
      </w:r>
      <w:r w:rsidR="00933167">
        <w:instrText xml:space="preserve"> ADDIN REFMGR.CITE &lt;Refman&gt;&lt;Cite&gt;&lt;Author&gt;Zold&lt;/Author&gt;&lt;Year&gt;2008&lt;/Year&gt;&lt;RecNum&gt;289&lt;/RecNum&gt;&lt;IDText&gt;Vitamin D deficiency in undifferentiated connective tissue disease&lt;/IDText&gt;&lt;MDL Ref_Type="Journal"&gt;&lt;Ref_Type&gt;Journal&lt;/Ref_Type&gt;&lt;Ref_ID&gt;289&lt;/Ref_ID&gt;&lt;Title_Primary&gt;Vitamin D deficiency in undifferentiated connective tissue disease&lt;/Title_Primary&gt;&lt;Authors_Primary&gt;Zold,Eva&lt;/Authors_Primary&gt;&lt;Authors_Primary&gt;Szodoray,Peter&lt;/Authors_Primary&gt;&lt;Authors_Primary&gt;Gaal,Janos&lt;/Authors_Primary&gt;&lt;Authors_Primary&gt;Kappelmayer,Janos&lt;/Authors_Primary&gt;&lt;Authors_Primary&gt;Csathy,Laszlo&lt;/Authors_Primary&gt;&lt;Authors_Primary&gt;Gyimesi,Edit&lt;/Authors_Primary&gt;&lt;Authors_Primary&gt;Zeher,Margit&lt;/Authors_Primary&gt;&lt;Authors_Primary&gt;Szegedi,Gyula&lt;/Authors_Primary&gt;&lt;Authors_Primary&gt;Bodolay,Edit&lt;/Authors_Primary&gt;&lt;Date_Primary&gt;2008&lt;/Date_Primary&gt;&lt;Keywords&gt;AUTOANTIBODIES&lt;/Keywords&gt;&lt;Keywords&gt;diabetes mellitus&lt;/Keywords&gt;&lt;Keywords&gt;DISEASE&lt;/Keywords&gt;&lt;Keywords&gt;ERYTHEMATOSUS&lt;/Keywords&gt;&lt;Keywords&gt;Lupus&lt;/Keywords&gt;&lt;Keywords&gt;RHEUMATOID-ARTHRITIS&lt;/Keywords&gt;&lt;Keywords&gt;Systemic lupus erythematosus&lt;/Keywords&gt;&lt;Keywords&gt;Vitamin D&lt;/Keywords&gt;&lt;Keywords&gt;VITAMIN-D&lt;/Keywords&gt;&lt;Reprint&gt;Not in File&lt;/Reprint&gt;&lt;Start_Page&gt;R123&lt;/Start_Page&gt;&lt;Periodical&gt;Arthritis Res.Ther.&lt;/Periodical&gt;&lt;Volume&gt;10&lt;/Volume&gt;&lt;Issue&gt;5&lt;/Issue&gt;&lt;ISSN_ISBN&gt;1478-6354&lt;/ISSN_ISBN&gt;&lt;Misc_3&gt;10.1186/ar2533&lt;/Misc_3&gt;&lt;Web_URL&gt;http://arthritis-research.com/content/10/5/R123&lt;/Web_URL&gt;&lt;ZZ_JournalFull&gt;&lt;f name="System"&gt;Arthritis Research &amp;amp; Therapy&lt;/f&gt;&lt;/ZZ_JournalFull&gt;&lt;ZZ_JournalStdAbbrev&gt;&lt;f name="System"&gt;Arthritis Res.Ther.&lt;/f&gt;&lt;/ZZ_JournalStdAbbrev&gt;&lt;ZZ_JournalUser1&gt;&lt;f name="System"&gt;Arthritis Research and Therapy&lt;/f&gt;&lt;/ZZ_JournalUser1&gt;&lt;ZZ_WorkformID&gt;1&lt;/ZZ_WorkformID&gt;&lt;/MDL&gt;&lt;/Cite&gt;&lt;/Refman&gt;</w:instrText>
      </w:r>
      <w:r w:rsidR="00933167">
        <w:fldChar w:fldCharType="separate"/>
      </w:r>
      <w:r w:rsidR="00933167">
        <w:rPr>
          <w:noProof/>
        </w:rPr>
        <w:t>[26]</w:t>
      </w:r>
      <w:r w:rsidR="00933167">
        <w:fldChar w:fldCharType="end"/>
      </w:r>
      <w:r w:rsidR="00F32CA8">
        <w:t>.</w:t>
      </w:r>
    </w:p>
    <w:p w14:paraId="1BB90146" w14:textId="77777777" w:rsidR="00904FDC" w:rsidRPr="00564214" w:rsidRDefault="00E712DA" w:rsidP="0028220C">
      <w:pPr>
        <w:spacing w:line="480" w:lineRule="auto"/>
        <w:rPr>
          <w:b/>
        </w:rPr>
      </w:pPr>
      <w:r w:rsidRPr="00564214">
        <w:rPr>
          <w:b/>
        </w:rPr>
        <w:t>How might vitamin D deficiency lead to the development of SLE?</w:t>
      </w:r>
    </w:p>
    <w:p w14:paraId="2372A091" w14:textId="77777777" w:rsidR="00745F20" w:rsidRPr="00564214" w:rsidRDefault="00745F20" w:rsidP="0028220C">
      <w:pPr>
        <w:spacing w:line="480" w:lineRule="auto"/>
        <w:rPr>
          <w:i/>
        </w:rPr>
      </w:pPr>
      <w:r w:rsidRPr="00564214">
        <w:rPr>
          <w:i/>
        </w:rPr>
        <w:t>P</w:t>
      </w:r>
      <w:r w:rsidR="00C010E2" w:rsidRPr="00564214">
        <w:rPr>
          <w:i/>
        </w:rPr>
        <w:t xml:space="preserve">olymorphisms </w:t>
      </w:r>
      <w:r w:rsidR="00C20E3A">
        <w:rPr>
          <w:i/>
        </w:rPr>
        <w:t xml:space="preserve">in the </w:t>
      </w:r>
      <w:r w:rsidR="00C010E2" w:rsidRPr="00564214">
        <w:rPr>
          <w:i/>
        </w:rPr>
        <w:t>vitamin D pathway</w:t>
      </w:r>
    </w:p>
    <w:p w14:paraId="7F868EBF" w14:textId="24EAF003" w:rsidR="00C010E2" w:rsidRDefault="00EA7CF8" w:rsidP="0028220C">
      <w:pPr>
        <w:spacing w:line="480" w:lineRule="auto"/>
      </w:pPr>
      <w:r>
        <w:t xml:space="preserve">The </w:t>
      </w:r>
      <w:r w:rsidR="004856FB">
        <w:t>vitamin D receptor (</w:t>
      </w:r>
      <w:r>
        <w:t>VDR</w:t>
      </w:r>
      <w:r w:rsidR="004856FB">
        <w:t>)</w:t>
      </w:r>
      <w:r>
        <w:t xml:space="preserve"> genotype may provide a link between low serum 25(OH</w:t>
      </w:r>
      <w:proofErr w:type="gramStart"/>
      <w:r>
        <w:t>)D</w:t>
      </w:r>
      <w:proofErr w:type="gramEnd"/>
      <w:r>
        <w:t xml:space="preserve"> levels and SLE.  The </w:t>
      </w:r>
      <w:proofErr w:type="spellStart"/>
      <w:r>
        <w:t>Fokl</w:t>
      </w:r>
      <w:proofErr w:type="spellEnd"/>
      <w:r>
        <w:t xml:space="preserve"> polymorphism (rs2228570) is notable </w:t>
      </w:r>
      <w:r w:rsidR="004856FB">
        <w:t>as</w:t>
      </w:r>
      <w:r>
        <w:t xml:space="preserve"> the FF genotype</w:t>
      </w:r>
      <w:r w:rsidR="00061C3F">
        <w:t xml:space="preserve"> </w:t>
      </w:r>
      <w:r w:rsidR="00F9352F">
        <w:t>was</w:t>
      </w:r>
      <w:r>
        <w:t xml:space="preserve"> associated with low </w:t>
      </w:r>
      <w:r w:rsidR="00BE41C5">
        <w:t xml:space="preserve">25(OH)D levels </w:t>
      </w:r>
      <w:r w:rsidR="00F9352F">
        <w:t xml:space="preserve">in a small genetic study </w:t>
      </w:r>
      <w:r w:rsidR="00933167">
        <w:fldChar w:fldCharType="begin">
          <w:fldData xml:space="preserve">PFJlZm1hbj48Q2l0ZT48QXV0aG9yPkVtZXJhaDwvQXV0aG9yPjxZZWFyPjIwMTM8L1llYXI+PFJl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</w:fldData>
        </w:fldChar>
      </w:r>
      <w:r w:rsidR="00933167">
        <w:instrText xml:space="preserve"> ADDIN REFMGR.CITE </w:instrText>
      </w:r>
      <w:r w:rsidR="00933167">
        <w:fldChar w:fldCharType="begin">
          <w:fldData xml:space="preserve">PFJlZm1hbj48Q2l0ZT48QXV0aG9yPkVtZXJhaDwvQXV0aG9yPjxZZWFyPjIwMTM8L1llYXI+PFJl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</w:fldData>
        </w:fldChar>
      </w:r>
      <w:r w:rsidR="00933167">
        <w:instrText xml:space="preserve"> ADDIN EN.CITE.DATA </w:instrText>
      </w:r>
      <w:r w:rsidR="00933167">
        <w:fldChar w:fldCharType="end"/>
      </w:r>
      <w:r w:rsidR="00933167">
        <w:fldChar w:fldCharType="separate"/>
      </w:r>
      <w:r w:rsidR="00933167">
        <w:rPr>
          <w:noProof/>
        </w:rPr>
        <w:t>[27]</w:t>
      </w:r>
      <w:r w:rsidR="00933167">
        <w:fldChar w:fldCharType="end"/>
      </w:r>
      <w:r w:rsidR="00A10D85">
        <w:t xml:space="preserve"> </w:t>
      </w:r>
      <w:r>
        <w:t xml:space="preserve">and </w:t>
      </w:r>
      <w:r w:rsidR="00F9352F">
        <w:t xml:space="preserve">an increased risk of SLE in a </w:t>
      </w:r>
      <w:r>
        <w:t xml:space="preserve">separate </w:t>
      </w:r>
      <w:r w:rsidR="00F9352F">
        <w:t xml:space="preserve">larger study </w:t>
      </w:r>
      <w:r>
        <w:t xml:space="preserve"> </w:t>
      </w:r>
      <w:r w:rsidR="00933167">
        <w:fldChar w:fldCharType="begin"/>
      </w:r>
      <w:r w:rsidR="00933167">
        <w:instrText xml:space="preserve"> ADDIN REFMGR.CITE &lt;Refman&gt;&lt;Cite&gt;&lt;Author&gt;Mao&lt;/Author&gt;&lt;Year&gt;2014&lt;/Year&gt;&lt;RecNum&gt;1060&lt;/RecNum&gt;&lt;IDText&gt;Association between vitamin D receptor gene BsmI, FokI, ApaI and TaqI polymorphisms and the risk of systemic lupus erythematosus: a meta-analysis&lt;/IDText&gt;&lt;MDL Ref_Type="Journal"&gt;&lt;Ref_Type&gt;Journal&lt;/Ref_Type&gt;&lt;Ref_ID&gt;1060&lt;/Ref_ID&gt;&lt;Title_Primary&gt;Association between vitamin D receptor gene BsmI, FokI, ApaI and TaqI polymorphisms and the risk of systemic lupus erythematosus: a meta-analysis&lt;/Title_Primary&gt;&lt;Authors_Primary&gt;Mao,S.&lt;/Authors_Primary&gt;&lt;Authors_Primary&gt;Huang,S.&lt;/Authors_Primary&gt;&lt;Date_Primary&gt;2014/3&lt;/Date_Primary&gt;&lt;Keywords&gt;ASSOCIATION&lt;/Keywords&gt;&lt;Keywords&gt;China&lt;/Keywords&gt;&lt;Keywords&gt;CI&lt;/Keywords&gt;&lt;Keywords&gt;confidence interval&lt;/Keywords&gt;&lt;Keywords&gt;ERYTHEMATOSUS&lt;/Keywords&gt;&lt;Keywords&gt;Genotype&lt;/Keywords&gt;&lt;Keywords&gt;Lupus&lt;/Keywords&gt;&lt;Keywords&gt;lupus erythematosus&lt;/Keywords&gt;&lt;Keywords&gt;Meta-analysis&lt;/Keywords&gt;&lt;Keywords&gt;Odds Ratio&lt;/Keywords&gt;&lt;Keywords&gt;POLYMORPHISM&lt;/Keywords&gt;&lt;Keywords&gt;POLYMORPHISMS&lt;/Keywords&gt;&lt;Keywords&gt;RECEPTOR&lt;/Keywords&gt;&lt;Keywords&gt;RISK&lt;/Keywords&gt;&lt;Keywords&gt;SLE&lt;/Keywords&gt;&lt;Keywords&gt;Systemic lupus erythematosus&lt;/Keywords&gt;&lt;Keywords&gt;VDR&lt;/Keywords&gt;&lt;Keywords&gt;Vitamin D&lt;/Keywords&gt;&lt;Keywords&gt;Vitamin D receptor&lt;/Keywords&gt;&lt;Keywords&gt;VITAMIN-D&lt;/Keywords&gt;&lt;Reprint&gt;Not in File&lt;/Reprint&gt;&lt;Start_Page&gt;381&lt;/Start_Page&gt;&lt;End_Page&gt;388&lt;/End_Page&gt;&lt;Periodical&gt;Rheumatol Int&lt;/Periodical&gt;&lt;Volume&gt;34&lt;/Volume&gt;&lt;Issue&gt;3&lt;/Issue&gt;&lt;Misc_3&gt;10.1007/s00296-013-2898-6 [doi]&lt;/Misc_3&gt;&lt;Address&gt;Department of Nephrology, Nanjing Children&amp;apos;s Hospital, Affiliated to Nanjing Medical University, Nanjing, China, edjh123456@sina.com&lt;/Address&gt;&lt;Web_URL&gt;PM:24212677&lt;/Web_URL&gt;&lt;ZZ_JournalUser2&gt;&lt;f name="System"&gt;Rheumatol Int&lt;/f&gt;&lt;/ZZ_JournalUser2&gt;&lt;ZZ_WorkformID&gt;1&lt;/ZZ_WorkformID&gt;&lt;/MDL&gt;&lt;/Cite&gt;&lt;/Refman&gt;</w:instrText>
      </w:r>
      <w:r w:rsidR="00933167">
        <w:fldChar w:fldCharType="separate"/>
      </w:r>
      <w:r w:rsidR="00933167">
        <w:rPr>
          <w:noProof/>
        </w:rPr>
        <w:t>[28]</w:t>
      </w:r>
      <w:r w:rsidR="00933167">
        <w:fldChar w:fldCharType="end"/>
      </w:r>
      <w:r w:rsidR="00CB3551">
        <w:t xml:space="preserve">.  </w:t>
      </w:r>
      <w:r w:rsidR="00A10D85">
        <w:t xml:space="preserve"> A further VDR polymorphism </w:t>
      </w:r>
      <w:proofErr w:type="spellStart"/>
      <w:r w:rsidR="00A10D85">
        <w:t>Bsml</w:t>
      </w:r>
      <w:proofErr w:type="spellEnd"/>
      <w:r w:rsidR="00A10D85">
        <w:t xml:space="preserve"> (rs1544410) has </w:t>
      </w:r>
      <w:r w:rsidR="003D1FCE">
        <w:t xml:space="preserve">also </w:t>
      </w:r>
      <w:r w:rsidR="00A10D85">
        <w:t>been associated with an increased risk of SLE</w:t>
      </w:r>
      <w:r w:rsidR="00916843">
        <w:t xml:space="preserve"> in Asian subjects</w:t>
      </w:r>
      <w:r w:rsidR="00A43568">
        <w:t xml:space="preserve">, although </w:t>
      </w:r>
      <w:r w:rsidR="004856FB">
        <w:t>it is not clear</w:t>
      </w:r>
      <w:r w:rsidR="00A10D85">
        <w:t xml:space="preserve"> </w:t>
      </w:r>
      <w:r w:rsidR="004856FB">
        <w:t>whether</w:t>
      </w:r>
      <w:r w:rsidR="00A10D85">
        <w:t xml:space="preserve"> this </w:t>
      </w:r>
      <w:r w:rsidR="00A43568">
        <w:t>is independent of</w:t>
      </w:r>
      <w:r w:rsidR="00A840D5">
        <w:t xml:space="preserve"> serum 25(OH)D level</w:t>
      </w:r>
      <w:r w:rsidR="00A43568">
        <w:t xml:space="preserve">s </w:t>
      </w:r>
      <w:r w:rsidR="00933167">
        <w:fldChar w:fldCharType="begin"/>
      </w:r>
      <w:r w:rsidR="00933167">
        <w:instrText xml:space="preserve"> ADDIN REFMGR.CITE &lt;Refman&gt;&lt;Cite&gt;&lt;Author&gt;Mao&lt;/Author&gt;&lt;Year&gt;2014&lt;/Year&gt;&lt;RecNum&gt;1060&lt;/RecNum&gt;&lt;IDText&gt;Association between vitamin D receptor gene BsmI, FokI, ApaI and TaqI polymorphisms and the risk of systemic lupus erythematosus: a meta-analysis&lt;/IDText&gt;&lt;MDL Ref_Type="Journal"&gt;&lt;Ref_Type&gt;Journal&lt;/Ref_Type&gt;&lt;Ref_ID&gt;1060&lt;/Ref_ID&gt;&lt;Title_Primary&gt;Association between vitamin D receptor gene BsmI, FokI, ApaI and TaqI polymorphisms and the risk of systemic lupus erythematosus: a meta-analysis&lt;/Title_Primary&gt;&lt;Authors_Primary&gt;Mao,S.&lt;/Authors_Primary&gt;&lt;Authors_Primary&gt;Huang,S.&lt;/Authors_Primary&gt;&lt;Date_Primary&gt;2014/3&lt;/Date_Primary&gt;&lt;Keywords&gt;ASSOCIATION&lt;/Keywords&gt;&lt;Keywords&gt;China&lt;/Keywords&gt;&lt;Keywords&gt;CI&lt;/Keywords&gt;&lt;Keywords&gt;confidence interval&lt;/Keywords&gt;&lt;Keywords&gt;ERYTHEMATOSUS&lt;/Keywords&gt;&lt;Keywords&gt;Genotype&lt;/Keywords&gt;&lt;Keywords&gt;Lupus&lt;/Keywords&gt;&lt;Keywords&gt;lupus erythematosus&lt;/Keywords&gt;&lt;Keywords&gt;Meta-analysis&lt;/Keywords&gt;&lt;Keywords&gt;Odds Ratio&lt;/Keywords&gt;&lt;Keywords&gt;POLYMORPHISM&lt;/Keywords&gt;&lt;Keywords&gt;POLYMORPHISMS&lt;/Keywords&gt;&lt;Keywords&gt;RECEPTOR&lt;/Keywords&gt;&lt;Keywords&gt;RISK&lt;/Keywords&gt;&lt;Keywords&gt;SLE&lt;/Keywords&gt;&lt;Keywords&gt;Systemic lupus erythematosus&lt;/Keywords&gt;&lt;Keywords&gt;VDR&lt;/Keywords&gt;&lt;Keywords&gt;Vitamin D&lt;/Keywords&gt;&lt;Keywords&gt;Vitamin D receptor&lt;/Keywords&gt;&lt;Keywords&gt;VITAMIN-D&lt;/Keywords&gt;&lt;Reprint&gt;Not in File&lt;/Reprint&gt;&lt;Start_Page&gt;381&lt;/Start_Page&gt;&lt;End_Page&gt;388&lt;/End_Page&gt;&lt;Periodical&gt;Rheumatol Int&lt;/Periodical&gt;&lt;Volume&gt;34&lt;/Volume&gt;&lt;Issue&gt;3&lt;/Issue&gt;&lt;Misc_3&gt;10.1007/s00296-013-2898-6 [doi]&lt;/Misc_3&gt;&lt;Address&gt;Department of Nephrology, Nanjing Children&amp;apos;s Hospital, Affiliated to Nanjing Medical University, Nanjing, China, edjh123456@sina.com&lt;/Address&gt;&lt;Web_URL&gt;PM:24212677&lt;/Web_URL&gt;&lt;ZZ_JournalUser2&gt;&lt;f name="System"&gt;Rheumatol Int&lt;/f&gt;&lt;/ZZ_JournalUser2&gt;&lt;ZZ_WorkformID&gt;1&lt;/ZZ_WorkformID&gt;&lt;/MDL&gt;&lt;/Cite&gt;&lt;/Refman&gt;</w:instrText>
      </w:r>
      <w:r w:rsidR="00933167">
        <w:fldChar w:fldCharType="separate"/>
      </w:r>
      <w:r w:rsidR="00933167">
        <w:rPr>
          <w:noProof/>
        </w:rPr>
        <w:t>[28]</w:t>
      </w:r>
      <w:r w:rsidR="00933167">
        <w:fldChar w:fldCharType="end"/>
      </w:r>
      <w:r w:rsidR="00A10D85">
        <w:t xml:space="preserve">.  If vitamin D status is partly dependent on genetic variation then a fixed </w:t>
      </w:r>
      <w:r w:rsidR="00916843">
        <w:t>definition of def</w:t>
      </w:r>
      <w:r w:rsidR="00A10D85">
        <w:t>icien</w:t>
      </w:r>
      <w:r w:rsidR="00916843">
        <w:t>c</w:t>
      </w:r>
      <w:r w:rsidR="00A10D85">
        <w:t>y across populations may not be appropriate.  The normal range for 25(OH</w:t>
      </w:r>
      <w:proofErr w:type="gramStart"/>
      <w:r w:rsidR="00A10D85">
        <w:t>)D</w:t>
      </w:r>
      <w:proofErr w:type="gramEnd"/>
      <w:r w:rsidR="00A10D85">
        <w:t xml:space="preserve"> may need to be redefined on the basis of VDR genotype</w:t>
      </w:r>
      <w:r w:rsidR="00B80D66">
        <w:t>.</w:t>
      </w:r>
    </w:p>
    <w:p w14:paraId="681F3ECE" w14:textId="77777777" w:rsidR="00904FDC" w:rsidRPr="00564214" w:rsidRDefault="00564214" w:rsidP="0028220C">
      <w:pPr>
        <w:spacing w:line="480" w:lineRule="auto"/>
        <w:rPr>
          <w:i/>
        </w:rPr>
      </w:pPr>
      <w:r>
        <w:rPr>
          <w:i/>
        </w:rPr>
        <w:t>Vitamin D and i</w:t>
      </w:r>
      <w:r w:rsidR="00F53799" w:rsidRPr="00564214">
        <w:rPr>
          <w:i/>
        </w:rPr>
        <w:t>mmunomodulation</w:t>
      </w:r>
    </w:p>
    <w:p w14:paraId="11B943A0" w14:textId="48C37BB7" w:rsidR="009273F3" w:rsidRDefault="009273F3" w:rsidP="0028220C">
      <w:pPr>
        <w:spacing w:line="480" w:lineRule="auto"/>
      </w:pPr>
      <w:r>
        <w:t>Vitamin D has broad immunomodulatory effects across both the innate and adaptive immune systems</w:t>
      </w:r>
      <w:r w:rsidR="003D1FCE">
        <w:t xml:space="preserve"> (figure 1)</w:t>
      </w:r>
      <w:r>
        <w:t xml:space="preserve">.  </w:t>
      </w:r>
      <w:r w:rsidR="00A85A26">
        <w:t>Of particular relevance</w:t>
      </w:r>
      <w:r>
        <w:t xml:space="preserve"> to SLE, calcitriol reduces </w:t>
      </w:r>
      <w:r w:rsidR="00D37B26">
        <w:t>anti-dsDNA antibody production by</w:t>
      </w:r>
      <w:r w:rsidR="00784E8F">
        <w:t xml:space="preserve"> </w:t>
      </w:r>
      <w:r w:rsidR="00D37B26">
        <w:t>inhibiting B cell proliferation, red</w:t>
      </w:r>
      <w:r w:rsidR="00FC73E2">
        <w:t>ucing differentiation into plas</w:t>
      </w:r>
      <w:r w:rsidR="00D37B26">
        <w:t>m</w:t>
      </w:r>
      <w:r w:rsidR="00FC73E2">
        <w:t>a</w:t>
      </w:r>
      <w:r w:rsidR="00D37B26">
        <w:t xml:space="preserve"> cells and by B cell apoptosis </w:t>
      </w:r>
      <w:r w:rsidR="00933167">
        <w:fldChar w:fldCharType="begin">
          <w:fldData xml:space="preserve">PFJlZm1hbj48Q2l0ZT48QXV0aG9yPkxpbmtlci1Jc3JhZWxpPC9BdXRob3I+PFllYXI+MjAwMTwv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</w:fldData>
        </w:fldChar>
      </w:r>
      <w:r w:rsidR="00933167">
        <w:instrText xml:space="preserve"> ADDIN REFMGR.CITE </w:instrText>
      </w:r>
      <w:r w:rsidR="00933167">
        <w:fldChar w:fldCharType="begin">
          <w:fldData xml:space="preserve">PFJlZm1hbj48Q2l0ZT48QXV0aG9yPkxpbmtlci1Jc3JhZWxpPC9BdXRob3I+PFllYXI+MjAwMTwv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</w:fldData>
        </w:fldChar>
      </w:r>
      <w:r w:rsidR="00933167">
        <w:instrText xml:space="preserve"> ADDIN EN.CITE.DATA </w:instrText>
      </w:r>
      <w:r w:rsidR="00933167">
        <w:fldChar w:fldCharType="end"/>
      </w:r>
      <w:r w:rsidR="00933167">
        <w:fldChar w:fldCharType="separate"/>
      </w:r>
      <w:r w:rsidR="00933167">
        <w:rPr>
          <w:noProof/>
        </w:rPr>
        <w:t>[29,30]</w:t>
      </w:r>
      <w:r w:rsidR="00933167">
        <w:fldChar w:fldCharType="end"/>
      </w:r>
      <w:r w:rsidR="00C85B24">
        <w:t xml:space="preserve">.  </w:t>
      </w:r>
      <w:r w:rsidR="0024509C">
        <w:t>A fall in anti-dsDNA</w:t>
      </w:r>
      <w:r>
        <w:t xml:space="preserve"> </w:t>
      </w:r>
      <w:r w:rsidR="0024509C">
        <w:t xml:space="preserve">has </w:t>
      </w:r>
      <w:r>
        <w:t xml:space="preserve">also been demonstrated </w:t>
      </w:r>
      <w:r w:rsidRPr="00C85B24">
        <w:rPr>
          <w:i/>
        </w:rPr>
        <w:t>in vivo</w:t>
      </w:r>
      <w:r>
        <w:t xml:space="preserve"> after 4 weeks of high-dose cholecalciferol </w:t>
      </w:r>
      <w:r w:rsidR="00933167">
        <w:fldChar w:fldCharType="begin">
          <w:fldData xml:space="preserve">PFJlZm1hbj48Q2l0ZT48QXV0aG9yPlRlcnJpZXI8L0F1dGhvcj48WWVhcj4yMDEyPC9ZZWFyPjxS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==
</w:fldData>
        </w:fldChar>
      </w:r>
      <w:r w:rsidR="00933167">
        <w:instrText xml:space="preserve"> ADDIN REFMGR.CITE </w:instrText>
      </w:r>
      <w:r w:rsidR="00933167">
        <w:fldChar w:fldCharType="begin">
          <w:fldData xml:space="preserve">PFJlZm1hbj48Q2l0ZT48QXV0aG9yPlRlcnJpZXI8L0F1dGhvcj48WWVhcj4yMDEyPC9ZZWFyPjxS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==
</w:fldData>
        </w:fldChar>
      </w:r>
      <w:r w:rsidR="00933167">
        <w:instrText xml:space="preserve"> ADDIN EN.CITE.DATA </w:instrText>
      </w:r>
      <w:r w:rsidR="00933167">
        <w:fldChar w:fldCharType="end"/>
      </w:r>
      <w:r w:rsidR="00933167">
        <w:fldChar w:fldCharType="separate"/>
      </w:r>
      <w:r w:rsidR="00933167">
        <w:rPr>
          <w:noProof/>
        </w:rPr>
        <w:t>[31]</w:t>
      </w:r>
      <w:r w:rsidR="00933167">
        <w:fldChar w:fldCharType="end"/>
      </w:r>
      <w:r w:rsidR="00E30151">
        <w:t>.  T</w:t>
      </w:r>
      <w:r>
        <w:t>his effect was no</w:t>
      </w:r>
      <w:r w:rsidR="005F710C">
        <w:t>t</w:t>
      </w:r>
      <w:r>
        <w:t xml:space="preserve"> due to changes in memory B cells alone</w:t>
      </w:r>
      <w:r w:rsidR="00C0795E">
        <w:t>. I</w:t>
      </w:r>
      <w:r w:rsidR="00F77292">
        <w:t>ncrease</w:t>
      </w:r>
      <w:r w:rsidR="00BA56D2">
        <w:t>s</w:t>
      </w:r>
      <w:r>
        <w:t xml:space="preserve"> in naïve and regulatory T cells, and </w:t>
      </w:r>
      <w:r w:rsidR="00F77292">
        <w:t>a decrease</w:t>
      </w:r>
      <w:r>
        <w:t xml:space="preserve"> in Th1 and Th17 cells were also observed.</w:t>
      </w:r>
      <w:r w:rsidR="00916D0E">
        <w:t xml:space="preserve">  </w:t>
      </w:r>
      <w:r w:rsidR="00BA56D2">
        <w:t>Furthermore, i</w:t>
      </w:r>
      <w:r w:rsidR="00115D59">
        <w:t xml:space="preserve">n terms of T cells, </w:t>
      </w:r>
      <w:r w:rsidR="00115D59">
        <w:rPr>
          <w:i/>
        </w:rPr>
        <w:t>i</w:t>
      </w:r>
      <w:r w:rsidR="00916D0E" w:rsidRPr="00916D0E">
        <w:rPr>
          <w:i/>
        </w:rPr>
        <w:t>n vitro</w:t>
      </w:r>
      <w:r w:rsidR="00916D0E">
        <w:t xml:space="preserve"> studies have also shown that </w:t>
      </w:r>
      <w:r w:rsidR="000C1893">
        <w:t xml:space="preserve">the VDR is up-regulated </w:t>
      </w:r>
      <w:r w:rsidR="003D1FCE">
        <w:t>following</w:t>
      </w:r>
      <w:r w:rsidR="000C1893">
        <w:t xml:space="preserve"> T cell activation and</w:t>
      </w:r>
      <w:r w:rsidR="00BA56D2">
        <w:t xml:space="preserve"> that calcitriol can polarise </w:t>
      </w:r>
      <w:r w:rsidR="000C1893">
        <w:t xml:space="preserve">cells towards the Th2 phenotype </w:t>
      </w:r>
      <w:r w:rsidR="00933167">
        <w:fldChar w:fldCharType="begin">
          <w:fldData xml:space="preserve">PFJlZm1hbj48Q2l0ZT48QXV0aG9yPkJvb25zdHJhPC9BdXRob3I+PFllYXI+MjAwMTwvWWVhcj48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</w:fldData>
        </w:fldChar>
      </w:r>
      <w:r w:rsidR="00933167">
        <w:instrText xml:space="preserve"> ADDIN REFMGR.CITE </w:instrText>
      </w:r>
      <w:r w:rsidR="00933167">
        <w:fldChar w:fldCharType="begin">
          <w:fldData xml:space="preserve">PFJlZm1hbj48Q2l0ZT48QXV0aG9yPkJvb25zdHJhPC9BdXRob3I+PFllYXI+MjAwMTwvWWVhcj48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</w:fldData>
        </w:fldChar>
      </w:r>
      <w:r w:rsidR="00933167">
        <w:instrText xml:space="preserve"> ADDIN EN.CITE.DATA </w:instrText>
      </w:r>
      <w:r w:rsidR="00933167">
        <w:fldChar w:fldCharType="end"/>
      </w:r>
      <w:r w:rsidR="00933167">
        <w:fldChar w:fldCharType="separate"/>
      </w:r>
      <w:r w:rsidR="00933167">
        <w:rPr>
          <w:noProof/>
        </w:rPr>
        <w:t>[32]</w:t>
      </w:r>
      <w:r w:rsidR="00933167">
        <w:fldChar w:fldCharType="end"/>
      </w:r>
      <w:r w:rsidR="000C1893">
        <w:t xml:space="preserve">.  </w:t>
      </w:r>
      <w:r w:rsidR="007F6804">
        <w:t>Similarly, i</w:t>
      </w:r>
      <w:r w:rsidR="000C1893">
        <w:t xml:space="preserve">n a clinical study high dose cholecalciferol resulted in a reduction in the </w:t>
      </w:r>
      <w:proofErr w:type="spellStart"/>
      <w:r w:rsidR="000C1893">
        <w:t>IFNγ</w:t>
      </w:r>
      <w:proofErr w:type="spellEnd"/>
      <w:r w:rsidR="000C1893">
        <w:t xml:space="preserve">/IL-4 ratio, representing a </w:t>
      </w:r>
      <w:r w:rsidR="000C1893">
        <w:lastRenderedPageBreak/>
        <w:t xml:space="preserve">Th1→Th2 shift </w:t>
      </w:r>
      <w:r w:rsidR="00933167">
        <w:fldChar w:fldCharType="begin">
          <w:fldData xml:space="preserve">PFJlZm1hbj48Q2l0ZT48QXV0aG9yPlBpYW50b25pPC9BdXRob3I+PFllYXI+MjAxNTwvWWVhcj48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</w:fldData>
        </w:fldChar>
      </w:r>
      <w:r w:rsidR="00933167">
        <w:instrText xml:space="preserve"> ADDIN REFMGR.CITE </w:instrText>
      </w:r>
      <w:r w:rsidR="00933167">
        <w:fldChar w:fldCharType="begin">
          <w:fldData xml:space="preserve">PFJlZm1hbj48Q2l0ZT48QXV0aG9yPlBpYW50b25pPC9BdXRob3I+PFllYXI+MjAxNTwvWWVhcj48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</w:fldData>
        </w:fldChar>
      </w:r>
      <w:r w:rsidR="00933167">
        <w:instrText xml:space="preserve"> ADDIN EN.CITE.DATA </w:instrText>
      </w:r>
      <w:r w:rsidR="00933167">
        <w:fldChar w:fldCharType="end"/>
      </w:r>
      <w:r w:rsidR="00933167">
        <w:fldChar w:fldCharType="separate"/>
      </w:r>
      <w:r w:rsidR="00933167">
        <w:rPr>
          <w:noProof/>
        </w:rPr>
        <w:t>[33]</w:t>
      </w:r>
      <w:r w:rsidR="00933167">
        <w:fldChar w:fldCharType="end"/>
      </w:r>
      <w:r w:rsidR="000C1893">
        <w:t>.</w:t>
      </w:r>
      <w:r w:rsidR="00733888">
        <w:t xml:space="preserve">  In healthy subjects, high-dose vitamin D also increase</w:t>
      </w:r>
      <w:r w:rsidR="003D1FCE">
        <w:t>s</w:t>
      </w:r>
      <w:r w:rsidR="00733888">
        <w:t xml:space="preserve"> the number of FoxP3+ </w:t>
      </w:r>
      <w:r w:rsidR="000709B9">
        <w:t>regulatory</w:t>
      </w:r>
      <w:r w:rsidR="00733888">
        <w:t xml:space="preserve"> T cells </w:t>
      </w:r>
      <w:r w:rsidR="00933167">
        <w:fldChar w:fldCharType="begin">
          <w:fldData xml:space="preserve">PFJlZm1hbj48Q2l0ZT48QXV0aG9yPlByaWV0bDwvQXV0aG9yPjxZZWFyPjIwMTQ8L1llYXI+PFJl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</w:fldData>
        </w:fldChar>
      </w:r>
      <w:r w:rsidR="00933167">
        <w:instrText xml:space="preserve"> ADDIN REFMGR.CITE </w:instrText>
      </w:r>
      <w:r w:rsidR="00933167">
        <w:fldChar w:fldCharType="begin">
          <w:fldData xml:space="preserve">PFJlZm1hbj48Q2l0ZT48QXV0aG9yPlByaWV0bDwvQXV0aG9yPjxZZWFyPjIwMTQ8L1llYXI+PFJl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</w:fldData>
        </w:fldChar>
      </w:r>
      <w:r w:rsidR="00933167">
        <w:instrText xml:space="preserve"> ADDIN EN.CITE.DATA </w:instrText>
      </w:r>
      <w:r w:rsidR="00933167">
        <w:fldChar w:fldCharType="end"/>
      </w:r>
      <w:r w:rsidR="00933167">
        <w:fldChar w:fldCharType="separate"/>
      </w:r>
      <w:r w:rsidR="00933167">
        <w:rPr>
          <w:noProof/>
        </w:rPr>
        <w:t>[34]</w:t>
      </w:r>
      <w:r w:rsidR="00933167">
        <w:fldChar w:fldCharType="end"/>
      </w:r>
      <w:r w:rsidR="00733888">
        <w:t>.</w:t>
      </w:r>
    </w:p>
    <w:p w14:paraId="15C6C87E" w14:textId="42A85798" w:rsidR="00270FCF" w:rsidRDefault="00BA56D2" w:rsidP="0028220C">
      <w:pPr>
        <w:spacing w:line="480" w:lineRule="auto"/>
      </w:pPr>
      <w:r>
        <w:t>In the</w:t>
      </w:r>
      <w:r w:rsidR="00883375">
        <w:t xml:space="preserve"> innate immune system, </w:t>
      </w:r>
      <w:r w:rsidR="000D3093">
        <w:t xml:space="preserve">dendritic cells (DCs) and monocytes express both the VDR and </w:t>
      </w:r>
      <w:r w:rsidR="005D176F">
        <w:t>CYP27B1</w:t>
      </w:r>
      <w:r w:rsidR="00A7476A">
        <w:t xml:space="preserve">. </w:t>
      </w:r>
      <w:r w:rsidR="007B6D0D">
        <w:t>The e</w:t>
      </w:r>
      <w:r w:rsidR="00A7476A">
        <w:t xml:space="preserve">xpression of </w:t>
      </w:r>
      <w:r w:rsidR="005D176F">
        <w:t>CYP27B1</w:t>
      </w:r>
      <w:r w:rsidR="007B6D0D">
        <w:t xml:space="preserve"> in monocytes</w:t>
      </w:r>
      <w:r w:rsidR="00140D38">
        <w:t>,</w:t>
      </w:r>
      <w:r w:rsidR="007B6D0D">
        <w:t xml:space="preserve"> </w:t>
      </w:r>
      <w:r w:rsidR="00D63736">
        <w:t>and thus local calcitriol concentration</w:t>
      </w:r>
      <w:r w:rsidR="00140D38">
        <w:t>,</w:t>
      </w:r>
      <w:r w:rsidR="00D63736">
        <w:t xml:space="preserve"> </w:t>
      </w:r>
      <w:r w:rsidR="007B6D0D">
        <w:t>is under regulatory</w:t>
      </w:r>
      <w:r w:rsidR="003D1FCE">
        <w:t xml:space="preserve"> control by other immune cells</w:t>
      </w:r>
      <w:r w:rsidR="00D63736">
        <w:t>.</w:t>
      </w:r>
      <w:r w:rsidR="003D1FCE">
        <w:t xml:space="preserve">  </w:t>
      </w:r>
      <w:r w:rsidR="00A7476A">
        <w:t>The</w:t>
      </w:r>
      <w:r w:rsidR="003954E1">
        <w:t xml:space="preserve"> effect of calcitriol </w:t>
      </w:r>
      <w:r w:rsidR="00A7476A">
        <w:t xml:space="preserve">on innate immune cells </w:t>
      </w:r>
      <w:r w:rsidR="003954E1">
        <w:t>is predominantly immunosuppressive with reduced monocyte differentiation and DC maturation, down-regulation of MHCII and CD80/86</w:t>
      </w:r>
      <w:r w:rsidR="00443D77">
        <w:t>, leading to reduced</w:t>
      </w:r>
      <w:r w:rsidR="003954E1">
        <w:t xml:space="preserve"> T cell activation </w:t>
      </w:r>
      <w:r w:rsidR="00933167">
        <w:fldChar w:fldCharType="begin">
          <w:fldData xml:space="preserve">PFJlZm1hbj48Q2l0ZT48QXV0aG9yPkhld2lzb248L0F1dGhvcj48WWVhcj4yMDAzPC9ZZWFyPjxS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</w:fldData>
        </w:fldChar>
      </w:r>
      <w:r w:rsidR="00933167">
        <w:instrText xml:space="preserve"> ADDIN REFMGR.CITE </w:instrText>
      </w:r>
      <w:r w:rsidR="00933167">
        <w:fldChar w:fldCharType="begin">
          <w:fldData xml:space="preserve">PFJlZm1hbj48Q2l0ZT48QXV0aG9yPkhld2lzb248L0F1dGhvcj48WWVhcj4yMDAzPC9ZZWFyPjxS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</w:fldData>
        </w:fldChar>
      </w:r>
      <w:r w:rsidR="00933167">
        <w:instrText xml:space="preserve"> ADDIN EN.CITE.DATA </w:instrText>
      </w:r>
      <w:r w:rsidR="00933167">
        <w:fldChar w:fldCharType="end"/>
      </w:r>
      <w:r w:rsidR="00933167">
        <w:fldChar w:fldCharType="separate"/>
      </w:r>
      <w:r w:rsidR="00933167">
        <w:rPr>
          <w:noProof/>
        </w:rPr>
        <w:t>[35-38]</w:t>
      </w:r>
      <w:r w:rsidR="00933167">
        <w:fldChar w:fldCharType="end"/>
      </w:r>
      <w:r w:rsidR="000709B9">
        <w:t xml:space="preserve">.  This </w:t>
      </w:r>
      <w:r>
        <w:t>has</w:t>
      </w:r>
      <w:r w:rsidR="000709B9">
        <w:t xml:space="preserve"> relevance </w:t>
      </w:r>
      <w:r>
        <w:t>for SLE as calcitriol attenuates</w:t>
      </w:r>
      <w:r w:rsidR="000709B9">
        <w:t xml:space="preserve"> monocyte expression of MHCII, CD40 and CD86 in response to lupus serum </w:t>
      </w:r>
      <w:r w:rsidR="00933167">
        <w:fldChar w:fldCharType="begin">
          <w:fldData xml:space="preserve">PFJlZm1hbj48Q2l0ZT48QXV0aG9yPkxlcm1hbjwvQXV0aG9yPjxZZWFyPjIwMTE8L1llYXI+PFJl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</w:fldData>
        </w:fldChar>
      </w:r>
      <w:r w:rsidR="00933167">
        <w:instrText xml:space="preserve"> ADDIN REFMGR.CITE </w:instrText>
      </w:r>
      <w:r w:rsidR="00933167">
        <w:fldChar w:fldCharType="begin">
          <w:fldData xml:space="preserve">PFJlZm1hbj48Q2l0ZT48QXV0aG9yPkxlcm1hbjwvQXV0aG9yPjxZZWFyPjIwMTE8L1llYXI+PFJl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</w:fldData>
        </w:fldChar>
      </w:r>
      <w:r w:rsidR="00933167">
        <w:instrText xml:space="preserve"> ADDIN EN.CITE.DATA </w:instrText>
      </w:r>
      <w:r w:rsidR="00933167">
        <w:fldChar w:fldCharType="end"/>
      </w:r>
      <w:r w:rsidR="00933167">
        <w:fldChar w:fldCharType="separate"/>
      </w:r>
      <w:r w:rsidR="00933167">
        <w:rPr>
          <w:noProof/>
        </w:rPr>
        <w:t>[39]</w:t>
      </w:r>
      <w:r w:rsidR="00933167">
        <w:fldChar w:fldCharType="end"/>
      </w:r>
      <w:r w:rsidR="000709B9">
        <w:t>.</w:t>
      </w:r>
      <w:r w:rsidR="00BE495F">
        <w:t xml:space="preserve">  In a study of patients with type 1 diabetes mellitus, vitamin D supplementation resulted in reduced differentiation of monocytes into DCs, and the expansion of an intermediate cell type (IC), phenotypically similar to </w:t>
      </w:r>
      <w:proofErr w:type="spellStart"/>
      <w:r w:rsidR="00BE495F">
        <w:t>tolerogenic</w:t>
      </w:r>
      <w:proofErr w:type="spellEnd"/>
      <w:r w:rsidR="00BE495F">
        <w:t xml:space="preserve"> dendritic cells </w:t>
      </w:r>
      <w:r w:rsidR="00933167">
        <w:fldChar w:fldCharType="begin">
          <w:fldData xml:space="preserve">PFJlZm1hbj48Q2l0ZT48QXV0aG9yPk1hdWY8L0F1dGhvcj48WWVhcj4yMDE1PC9ZZWFyPjxSZWNO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</w:fldData>
        </w:fldChar>
      </w:r>
      <w:r w:rsidR="00933167">
        <w:instrText xml:space="preserve"> ADDIN REFMGR.CITE </w:instrText>
      </w:r>
      <w:r w:rsidR="00933167">
        <w:fldChar w:fldCharType="begin">
          <w:fldData xml:space="preserve">PFJlZm1hbj48Q2l0ZT48QXV0aG9yPk1hdWY8L0F1dGhvcj48WWVhcj4yMDE1PC9ZZWFyPjxSZWNO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</w:fldData>
        </w:fldChar>
      </w:r>
      <w:r w:rsidR="00933167">
        <w:instrText xml:space="preserve"> ADDIN EN.CITE.DATA </w:instrText>
      </w:r>
      <w:r w:rsidR="00933167">
        <w:fldChar w:fldCharType="end"/>
      </w:r>
      <w:r w:rsidR="00933167">
        <w:fldChar w:fldCharType="separate"/>
      </w:r>
      <w:r w:rsidR="00933167">
        <w:rPr>
          <w:noProof/>
        </w:rPr>
        <w:t>[40]</w:t>
      </w:r>
      <w:r w:rsidR="00933167">
        <w:fldChar w:fldCharType="end"/>
      </w:r>
      <w:r w:rsidR="00BE495F">
        <w:t>.  In addition</w:t>
      </w:r>
      <w:r w:rsidR="0076086B">
        <w:t>,</w:t>
      </w:r>
      <w:r w:rsidR="00F77292">
        <w:t xml:space="preserve"> Toll-Like R</w:t>
      </w:r>
      <w:r w:rsidR="00C80364">
        <w:t xml:space="preserve">eceptor 9 (TLR9) senses </w:t>
      </w:r>
      <w:proofErr w:type="spellStart"/>
      <w:r w:rsidR="00C56A2F">
        <w:t>hypomethylated</w:t>
      </w:r>
      <w:proofErr w:type="spellEnd"/>
      <w:r w:rsidR="00C56A2F">
        <w:t xml:space="preserve"> </w:t>
      </w:r>
      <w:r w:rsidR="00C80364">
        <w:t xml:space="preserve">DNA present in immune complexes and other sources, promoting an inflammatory response </w:t>
      </w:r>
      <w:r w:rsidR="00933167">
        <w:fldChar w:fldCharType="begin"/>
      </w:r>
      <w:r w:rsidR="00933167">
        <w:instrText xml:space="preserve"> ADDIN REFMGR.CITE &lt;Refman&gt;&lt;Cite&gt;&lt;Author&gt;Asselin-Paturel&lt;/Author&gt;&lt;Year&gt;2005&lt;/Year&gt;&lt;RecNum&gt;1811&lt;/RecNum&gt;&lt;IDText&gt;Production of type I interferons: plasmacytoid dendritic cells and beyond&lt;/IDText&gt;&lt;MDL Ref_Type="Journal"&gt;&lt;Ref_Type&gt;Journal&lt;/Ref_Type&gt;&lt;Ref_ID&gt;1811&lt;/Ref_ID&gt;&lt;Title_Primary&gt;Production of type I interferons: plasmacytoid dendritic cells and beyond&lt;/Title_Primary&gt;&lt;Authors_Primary&gt;Asselin-Paturel,C.&lt;/Authors_Primary&gt;&lt;Authors_Primary&gt;Trinchieri,G.&lt;/Authors_Primary&gt;&lt;Date_Primary&gt;2005/8/15&lt;/Date_Primary&gt;&lt;Keywords&gt;Adaptive Immunity&lt;/Keywords&gt;&lt;Keywords&gt;Animals&lt;/Keywords&gt;&lt;Keywords&gt;biosynthesis&lt;/Keywords&gt;&lt;Keywords&gt;CELLS&lt;/Keywords&gt;&lt;Keywords&gt;Dendritic Cells&lt;/Keywords&gt;&lt;Keywords&gt;DISEASE&lt;/Keywords&gt;&lt;Keywords&gt;HEALTH&lt;/Keywords&gt;&lt;Keywords&gt;HUMANS&lt;/Keywords&gt;&lt;Keywords&gt;Immunity&lt;/Keywords&gt;&lt;Keywords&gt;Immunity,Innate&lt;/Keywords&gt;&lt;Keywords&gt;immunology&lt;/Keywords&gt;&lt;Keywords&gt;Infection&lt;/Keywords&gt;&lt;Keywords&gt;infections&lt;/Keywords&gt;&lt;Keywords&gt;infectious disease&lt;/Keywords&gt;&lt;Keywords&gt;Interferon Type I&lt;/Keywords&gt;&lt;Keywords&gt;Interferons&lt;/Keywords&gt;&lt;Keywords&gt;Lymphocyte Activation&lt;/Keywords&gt;&lt;Keywords&gt;MECHANISMS&lt;/Keywords&gt;&lt;Keywords&gt;pathology&lt;/Keywords&gt;&lt;Keywords&gt;Plasma cells&lt;/Keywords&gt;&lt;Keywords&gt;PLASMACYTOID DENDRITIC CELLS&lt;/Keywords&gt;&lt;Keywords&gt;REVIEW&lt;/Keywords&gt;&lt;Keywords&gt;ultrastructure&lt;/Keywords&gt;&lt;Keywords&gt;Viruses&lt;/Keywords&gt;&lt;Reprint&gt;Not in File&lt;/Reprint&gt;&lt;Start_Page&gt;461&lt;/Start_Page&gt;&lt;End_Page&gt;465&lt;/End_Page&gt;&lt;Periodical&gt;J.Exp.Med.&lt;/Periodical&gt;&lt;Volume&gt;202&lt;/Volume&gt;&lt;Issue&gt;4&lt;/Issue&gt;&lt;User_Def_5&gt;PMC2212850&lt;/User_Def_5&gt;&lt;Misc_3&gt;jem.20051395 [pii];10.1084/jem.20051395 [doi]&lt;/Misc_3&gt;&lt;Address&gt;Laboratory for Parasitic Diseases, National Institute of Allergy and Infectious Diseases, National Institutes of Health, Bethesda, MD 20892, USA. carine.paturel@free.fr&lt;/Address&gt;&lt;Web_URL&gt;PM:16103406&lt;/Web_URL&gt;&lt;ZZ_JournalFull&gt;&lt;f name="System"&gt;Journal of Experimental Medicine&lt;/f&gt;&lt;/ZZ_JournalFull&gt;&lt;ZZ_JournalStdAbbrev&gt;&lt;f name="System"&gt;J.Exp.Med.&lt;/f&gt;&lt;/ZZ_JournalStdAbbrev&gt;&lt;ZZ_WorkformID&gt;1&lt;/ZZ_WorkformID&gt;&lt;/MDL&gt;&lt;/Cite&gt;&lt;/Refman&gt;</w:instrText>
      </w:r>
      <w:r w:rsidR="00933167">
        <w:fldChar w:fldCharType="separate"/>
      </w:r>
      <w:r w:rsidR="00933167">
        <w:rPr>
          <w:noProof/>
        </w:rPr>
        <w:t>[41]</w:t>
      </w:r>
      <w:r w:rsidR="00933167">
        <w:fldChar w:fldCharType="end"/>
      </w:r>
      <w:r w:rsidR="00C80364">
        <w:t xml:space="preserve">.  Vitamin D down-regulates TLR9 expression in healthy human monocytes resulting in reduced IL6 production in response to TLR9 stimulation </w:t>
      </w:r>
      <w:r w:rsidR="00933167">
        <w:fldChar w:fldCharType="begin">
          <w:fldData xml:space="preserve">PFJlZm1hbj48Q2l0ZT48QXV0aG9yPkRpY2tpZTwvQXV0aG9yPjxZZWFyPjIwMTA8L1llYXI+PFJl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</w:fldData>
        </w:fldChar>
      </w:r>
      <w:r w:rsidR="00933167">
        <w:instrText xml:space="preserve"> ADDIN REFMGR.CITE </w:instrText>
      </w:r>
      <w:r w:rsidR="00933167">
        <w:fldChar w:fldCharType="begin">
          <w:fldData xml:space="preserve">PFJlZm1hbj48Q2l0ZT48QXV0aG9yPkRpY2tpZTwvQXV0aG9yPjxZZWFyPjIwMTA8L1llYXI+PFJl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</w:fldData>
        </w:fldChar>
      </w:r>
      <w:r w:rsidR="00933167">
        <w:instrText xml:space="preserve"> ADDIN EN.CITE.DATA </w:instrText>
      </w:r>
      <w:r w:rsidR="00933167">
        <w:fldChar w:fldCharType="end"/>
      </w:r>
      <w:r w:rsidR="00933167">
        <w:fldChar w:fldCharType="separate"/>
      </w:r>
      <w:r w:rsidR="00933167">
        <w:rPr>
          <w:noProof/>
        </w:rPr>
        <w:t>[42]</w:t>
      </w:r>
      <w:r w:rsidR="00933167">
        <w:fldChar w:fldCharType="end"/>
      </w:r>
      <w:r w:rsidR="00C80364">
        <w:t>.</w:t>
      </w:r>
      <w:r w:rsidR="003D1FCE">
        <w:t xml:space="preserve">  </w:t>
      </w:r>
    </w:p>
    <w:p w14:paraId="06064A5E" w14:textId="6F2E18E1" w:rsidR="000D3093" w:rsidRDefault="00270FCF" w:rsidP="0028220C">
      <w:pPr>
        <w:spacing w:line="480" w:lineRule="auto"/>
      </w:pPr>
      <w:r>
        <w:t xml:space="preserve">Much less is known about the effects of vitamin D on neutrophil function.  In animal models, calcitriol </w:t>
      </w:r>
      <w:r w:rsidR="005D176F">
        <w:t>reduces</w:t>
      </w:r>
      <w:r w:rsidR="00443D77">
        <w:t xml:space="preserve"> neutrophil recruitment, possibly via an effect on interleukin-8 </w:t>
      </w:r>
      <w:r w:rsidR="00933167">
        <w:fldChar w:fldCharType="begin">
          <w:fldData xml:space="preserve">PFJlZm1hbj48Q2l0ZT48QXV0aG9yPlRha2FubzwvQXV0aG9yPjxZZWFyPjIwMTE8L1llYXI+PFJl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</w:fldData>
        </w:fldChar>
      </w:r>
      <w:r w:rsidR="00933167">
        <w:instrText xml:space="preserve"> ADDIN REFMGR.CITE </w:instrText>
      </w:r>
      <w:r w:rsidR="00933167">
        <w:fldChar w:fldCharType="begin">
          <w:fldData xml:space="preserve">PFJlZm1hbj48Q2l0ZT48QXV0aG9yPlRha2FubzwvQXV0aG9yPjxZZWFyPjIwMTE8L1llYXI+PFJl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</w:fldData>
        </w:fldChar>
      </w:r>
      <w:r w:rsidR="00933167">
        <w:instrText xml:space="preserve"> ADDIN EN.CITE.DATA </w:instrText>
      </w:r>
      <w:r w:rsidR="00933167">
        <w:fldChar w:fldCharType="end"/>
      </w:r>
      <w:r w:rsidR="00933167">
        <w:fldChar w:fldCharType="separate"/>
      </w:r>
      <w:r w:rsidR="00933167">
        <w:rPr>
          <w:noProof/>
        </w:rPr>
        <w:t>[43]</w:t>
      </w:r>
      <w:r w:rsidR="00933167">
        <w:fldChar w:fldCharType="end"/>
      </w:r>
      <w:r w:rsidR="001411BE">
        <w:t>.  Vitamin D may also have direct effects on neutrophil function as neutrophils express VDR mRNA and show differential gene expression in response to 1,25(OH)</w:t>
      </w:r>
      <w:r w:rsidR="001411BE" w:rsidRPr="001411BE">
        <w:rPr>
          <w:vertAlign w:val="subscript"/>
        </w:rPr>
        <w:t>2</w:t>
      </w:r>
      <w:r w:rsidR="001411BE">
        <w:t>D</w:t>
      </w:r>
      <w:r w:rsidR="001411BE" w:rsidRPr="001411BE">
        <w:rPr>
          <w:vertAlign w:val="subscript"/>
        </w:rPr>
        <w:t>3</w:t>
      </w:r>
      <w:r w:rsidR="001411BE">
        <w:t xml:space="preserve"> </w:t>
      </w:r>
      <w:r w:rsidR="00933167">
        <w:fldChar w:fldCharType="begin">
          <w:fldData xml:space="preserve">PFJlZm1hbj48Q2l0ZT48QXV0aG9yPlRha2FoYXNoaTwvQXV0aG9yPjxZZWFyPjIwMDI8L1llYXI+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</w:fldData>
        </w:fldChar>
      </w:r>
      <w:r w:rsidR="00933167">
        <w:instrText xml:space="preserve"> ADDIN REFMGR.CITE </w:instrText>
      </w:r>
      <w:r w:rsidR="00933167">
        <w:fldChar w:fldCharType="begin">
          <w:fldData xml:space="preserve">PFJlZm1hbj48Q2l0ZT48QXV0aG9yPlRha2FoYXNoaTwvQXV0aG9yPjxZZWFyPjIwMDI8L1llYXI+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</w:fldData>
        </w:fldChar>
      </w:r>
      <w:r w:rsidR="00933167">
        <w:instrText xml:space="preserve"> ADDIN EN.CITE.DATA </w:instrText>
      </w:r>
      <w:r w:rsidR="00933167">
        <w:fldChar w:fldCharType="end"/>
      </w:r>
      <w:r w:rsidR="00933167">
        <w:fldChar w:fldCharType="separate"/>
      </w:r>
      <w:r w:rsidR="00933167">
        <w:rPr>
          <w:noProof/>
        </w:rPr>
        <w:t>[44]</w:t>
      </w:r>
      <w:r w:rsidR="00933167">
        <w:fldChar w:fldCharType="end"/>
      </w:r>
      <w:r w:rsidR="001411BE">
        <w:t xml:space="preserve">.  The relevance of these changes </w:t>
      </w:r>
      <w:r w:rsidR="003D1FCE">
        <w:t>remains to be examined in the clinical setting.</w:t>
      </w:r>
    </w:p>
    <w:p w14:paraId="3A5F9B4A" w14:textId="77777777" w:rsidR="00240880" w:rsidRPr="00564214" w:rsidRDefault="00240880" w:rsidP="0028220C">
      <w:pPr>
        <w:spacing w:line="480" w:lineRule="auto"/>
        <w:rPr>
          <w:b/>
        </w:rPr>
      </w:pPr>
      <w:r w:rsidRPr="00564214">
        <w:rPr>
          <w:b/>
        </w:rPr>
        <w:t xml:space="preserve">Low vitamin D </w:t>
      </w:r>
      <w:r w:rsidR="000D3093" w:rsidRPr="00564214">
        <w:rPr>
          <w:b/>
        </w:rPr>
        <w:t>and lupus disease</w:t>
      </w:r>
      <w:r w:rsidRPr="00564214">
        <w:rPr>
          <w:b/>
        </w:rPr>
        <w:t xml:space="preserve"> </w:t>
      </w:r>
      <w:r w:rsidR="00B80D66" w:rsidRPr="00564214">
        <w:rPr>
          <w:b/>
        </w:rPr>
        <w:t>activity</w:t>
      </w:r>
    </w:p>
    <w:p w14:paraId="00D546FE" w14:textId="0D45F2CC" w:rsidR="005B5566" w:rsidRDefault="00F77292" w:rsidP="0028220C">
      <w:pPr>
        <w:spacing w:line="480" w:lineRule="auto"/>
      </w:pPr>
      <w:r>
        <w:t>The relationship between 25(OH</w:t>
      </w:r>
      <w:proofErr w:type="gramStart"/>
      <w:r>
        <w:t>)D</w:t>
      </w:r>
      <w:proofErr w:type="gramEnd"/>
      <w:r>
        <w:t xml:space="preserve"> and lupus disease activity remains unclear.  Whilst some studies have demonstrated an association </w:t>
      </w:r>
      <w:r w:rsidR="00933167">
        <w:fldChar w:fldCharType="begin">
          <w:fldData xml:space="preserve">PFJlZm1hbj48Q2l0ZT48QXV0aG9yPkVtZXJhaDwvQXV0aG9yPjxZZWFyPjIwMTM8L1llYXI+PFJl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</w:fldData>
        </w:fldChar>
      </w:r>
      <w:r w:rsidR="00933167">
        <w:instrText xml:space="preserve"> ADDIN REFMGR.CITE </w:instrText>
      </w:r>
      <w:r w:rsidR="00933167">
        <w:fldChar w:fldCharType="begin">
          <w:fldData xml:space="preserve">PFJlZm1hbj48Q2l0ZT48QXV0aG9yPkVtZXJhaDwvQXV0aG9yPjxZZWFyPjIwMTM8L1llYXI+PFJl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</w:fldData>
        </w:fldChar>
      </w:r>
      <w:r w:rsidR="00933167">
        <w:instrText xml:space="preserve"> ADDIN EN.CITE.DATA </w:instrText>
      </w:r>
      <w:r w:rsidR="00933167">
        <w:fldChar w:fldCharType="end"/>
      </w:r>
      <w:r w:rsidR="00933167">
        <w:fldChar w:fldCharType="separate"/>
      </w:r>
      <w:r w:rsidR="00933167">
        <w:rPr>
          <w:noProof/>
        </w:rPr>
        <w:t>[16,27,45-49]</w:t>
      </w:r>
      <w:r w:rsidR="00933167">
        <w:fldChar w:fldCharType="end"/>
      </w:r>
      <w:r>
        <w:t xml:space="preserve">, others have not </w:t>
      </w:r>
      <w:r w:rsidR="00933167">
        <w:fldChar w:fldCharType="begin">
          <w:fldData xml:space="preserve">PFJlZm1hbj48Q2l0ZT48QXV0aG9yPlJpdHRlcmhvdXNlPC9BdXRob3I+PFllYXI+MjAxMTwvWWVh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</w:fldData>
        </w:fldChar>
      </w:r>
      <w:r w:rsidR="00933167">
        <w:instrText xml:space="preserve"> ADDIN REFMGR.CITE </w:instrText>
      </w:r>
      <w:r w:rsidR="00933167">
        <w:fldChar w:fldCharType="begin">
          <w:fldData xml:space="preserve">PFJlZm1hbj48Q2l0ZT48QXV0aG9yPlJpdHRlcmhvdXNlPC9BdXRob3I+PFllYXI+MjAxMTwvWWVh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</w:fldData>
        </w:fldChar>
      </w:r>
      <w:r w:rsidR="00933167">
        <w:instrText xml:space="preserve"> ADDIN EN.CITE.DATA </w:instrText>
      </w:r>
      <w:r w:rsidR="00933167">
        <w:fldChar w:fldCharType="end"/>
      </w:r>
      <w:r w:rsidR="00933167">
        <w:fldChar w:fldCharType="separate"/>
      </w:r>
      <w:r w:rsidR="00933167">
        <w:rPr>
          <w:noProof/>
        </w:rPr>
        <w:t>[22,50-53]</w:t>
      </w:r>
      <w:r w:rsidR="00933167">
        <w:fldChar w:fldCharType="end"/>
      </w:r>
      <w:r w:rsidR="009E7BF9">
        <w:t xml:space="preserve"> (see supplementary table for details)</w:t>
      </w:r>
      <w:r>
        <w:t xml:space="preserve">.  This discrepancy cannot be clearly explained but there are many </w:t>
      </w:r>
      <w:r w:rsidR="000E24F6">
        <w:t xml:space="preserve">potential </w:t>
      </w:r>
      <w:r>
        <w:t>confounding factors</w:t>
      </w:r>
      <w:r w:rsidR="000E24F6">
        <w:t xml:space="preserve">.  </w:t>
      </w:r>
      <w:r w:rsidR="009F483F">
        <w:t xml:space="preserve">As an example, the largest of these studies </w:t>
      </w:r>
      <w:r w:rsidR="000E24F6">
        <w:t xml:space="preserve">was conducted </w:t>
      </w:r>
      <w:r w:rsidR="009F483F">
        <w:t xml:space="preserve">by </w:t>
      </w:r>
      <w:proofErr w:type="spellStart"/>
      <w:r w:rsidR="009F483F">
        <w:t>Amital</w:t>
      </w:r>
      <w:proofErr w:type="spellEnd"/>
      <w:r w:rsidR="009F483F">
        <w:t xml:space="preserve"> </w:t>
      </w:r>
      <w:proofErr w:type="gramStart"/>
      <w:r w:rsidR="009F483F" w:rsidRPr="009F483F">
        <w:rPr>
          <w:i/>
        </w:rPr>
        <w:t>et</w:t>
      </w:r>
      <w:proofErr w:type="gramEnd"/>
      <w:r w:rsidR="009F483F" w:rsidRPr="009F483F">
        <w:rPr>
          <w:i/>
        </w:rPr>
        <w:t>. al.</w:t>
      </w:r>
      <w:r w:rsidR="009F483F">
        <w:t xml:space="preserve"> </w:t>
      </w:r>
      <w:r w:rsidR="009F483F">
        <w:lastRenderedPageBreak/>
        <w:t xml:space="preserve">(2010) </w:t>
      </w:r>
      <w:r w:rsidR="000E24F6">
        <w:t xml:space="preserve">and </w:t>
      </w:r>
      <w:r w:rsidR="009F483F">
        <w:t xml:space="preserve">comprised 378 patients from </w:t>
      </w:r>
      <w:r w:rsidR="00A85A26">
        <w:t>several</w:t>
      </w:r>
      <w:r w:rsidR="009F483F">
        <w:t xml:space="preserve"> European and Israeli cohorts </w:t>
      </w:r>
      <w:r w:rsidR="00933167">
        <w:fldChar w:fldCharType="begin">
          <w:fldData xml:space="preserve">PFJlZm1hbj48Q2l0ZT48QXV0aG9yPkFtaXRhbDwvQXV0aG9yPjxZZWFyPjIwMTA8L1llYXI+PFJl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</w:fldData>
        </w:fldChar>
      </w:r>
      <w:r w:rsidR="00933167">
        <w:instrText xml:space="preserve"> ADDIN REFMGR.CITE </w:instrText>
      </w:r>
      <w:r w:rsidR="00933167">
        <w:fldChar w:fldCharType="begin">
          <w:fldData xml:space="preserve">PFJlZm1hbj48Q2l0ZT48QXV0aG9yPkFtaXRhbDwvQXV0aG9yPjxZZWFyPjIwMTA8L1llYXI+PFJl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</w:fldData>
        </w:fldChar>
      </w:r>
      <w:r w:rsidR="00933167">
        <w:instrText xml:space="preserve"> ADDIN EN.CITE.DATA </w:instrText>
      </w:r>
      <w:r w:rsidR="00933167">
        <w:fldChar w:fldCharType="end"/>
      </w:r>
      <w:r w:rsidR="00933167">
        <w:fldChar w:fldCharType="separate"/>
      </w:r>
      <w:r w:rsidR="00933167">
        <w:rPr>
          <w:noProof/>
        </w:rPr>
        <w:t>[49]</w:t>
      </w:r>
      <w:r w:rsidR="00933167">
        <w:fldChar w:fldCharType="end"/>
      </w:r>
      <w:r w:rsidR="009F483F">
        <w:t xml:space="preserve">.  A modest association was seen between vitamin D level at a single time point and disease activity (r=-0.12, p=0.018).  </w:t>
      </w:r>
      <w:r w:rsidR="0084696E">
        <w:t xml:space="preserve">In this study, disease activity was not defined using </w:t>
      </w:r>
      <w:r w:rsidR="006F4475">
        <w:t>a standardised scoring system and</w:t>
      </w:r>
      <w:r w:rsidR="0084696E">
        <w:t xml:space="preserve"> n</w:t>
      </w:r>
      <w:r w:rsidR="000E24F6">
        <w:t>o attempt was made to adjust for important cofounders</w:t>
      </w:r>
      <w:r w:rsidR="0084696E">
        <w:t xml:space="preserve"> such as use of corticosteroids, </w:t>
      </w:r>
      <w:r w:rsidR="000E24F6">
        <w:t xml:space="preserve">immunosuppressant drugs, vitamin D supplements </w:t>
      </w:r>
      <w:r w:rsidR="0084696E">
        <w:t>or</w:t>
      </w:r>
      <w:r w:rsidR="006F4475">
        <w:t xml:space="preserve"> body mass index</w:t>
      </w:r>
      <w:r w:rsidR="000E24F6">
        <w:t xml:space="preserve">.  </w:t>
      </w:r>
      <w:r w:rsidR="00CE69FB">
        <w:t xml:space="preserve">It is therefore difficult to conclude </w:t>
      </w:r>
      <w:r w:rsidR="006D596C">
        <w:t xml:space="preserve">any causative </w:t>
      </w:r>
      <w:r w:rsidR="00CE69FB">
        <w:t>association</w:t>
      </w:r>
      <w:r w:rsidR="006D596C">
        <w:t xml:space="preserve"> from this observation</w:t>
      </w:r>
      <w:r w:rsidR="00CE69FB">
        <w:t xml:space="preserve">. </w:t>
      </w:r>
      <w:r w:rsidR="0084696E">
        <w:t xml:space="preserve">Furthermore, even if confirmed, the </w:t>
      </w:r>
      <w:r w:rsidR="006D596C">
        <w:t>strength of the correlation</w:t>
      </w:r>
      <w:r w:rsidR="0084696E">
        <w:t xml:space="preserve"> suggests that</w:t>
      </w:r>
      <w:r w:rsidR="006D596C">
        <w:t>,</w:t>
      </w:r>
      <w:r w:rsidR="0084696E">
        <w:t xml:space="preserve"> </w:t>
      </w:r>
      <w:r w:rsidR="006D596C">
        <w:t>at best,</w:t>
      </w:r>
      <w:r w:rsidR="0084696E">
        <w:t xml:space="preserve"> vitamin D only accounts for around 1.4% of the variance in disease activity.  </w:t>
      </w:r>
      <w:r w:rsidR="00F37EF2">
        <w:t xml:space="preserve">Two </w:t>
      </w:r>
      <w:r w:rsidR="006D596C">
        <w:t>other</w:t>
      </w:r>
      <w:r w:rsidR="00F37EF2">
        <w:t xml:space="preserve"> s</w:t>
      </w:r>
      <w:r>
        <w:t xml:space="preserve">tudies have </w:t>
      </w:r>
      <w:r w:rsidR="006D596C">
        <w:t>also</w:t>
      </w:r>
      <w:r>
        <w:t xml:space="preserve"> shown an association </w:t>
      </w:r>
      <w:r w:rsidR="00F37EF2">
        <w:t>between lower vitamin D levels</w:t>
      </w:r>
      <w:r w:rsidR="00C13111">
        <w:t xml:space="preserve"> and lupus flares </w:t>
      </w:r>
      <w:r w:rsidR="00933167">
        <w:fldChar w:fldCharType="begin">
          <w:fldData xml:space="preserve">PFJlZm1hbj48Q2l0ZT48QXV0aG9yPkJpcm1pbmdoYW08L0F1dGhvcj48WWVhcj4yMDEyPC9ZZWFy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</w:fldData>
        </w:fldChar>
      </w:r>
      <w:r w:rsidR="00933167">
        <w:instrText xml:space="preserve"> ADDIN REFMGR.CITE </w:instrText>
      </w:r>
      <w:r w:rsidR="00933167">
        <w:fldChar w:fldCharType="begin">
          <w:fldData xml:space="preserve">PFJlZm1hbj48Q2l0ZT48QXV0aG9yPkJpcm1pbmdoYW08L0F1dGhvcj48WWVhcj4yMDEyPC9ZZWFy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</w:fldData>
        </w:fldChar>
      </w:r>
      <w:r w:rsidR="00933167">
        <w:instrText xml:space="preserve"> ADDIN EN.CITE.DATA </w:instrText>
      </w:r>
      <w:r w:rsidR="00933167">
        <w:fldChar w:fldCharType="end"/>
      </w:r>
      <w:r w:rsidR="00933167">
        <w:fldChar w:fldCharType="separate"/>
      </w:r>
      <w:r w:rsidR="00933167">
        <w:rPr>
          <w:noProof/>
        </w:rPr>
        <w:t>[54,55]</w:t>
      </w:r>
      <w:r w:rsidR="00933167">
        <w:fldChar w:fldCharType="end"/>
      </w:r>
      <w:r w:rsidR="00F37EF2">
        <w:t xml:space="preserve">.  These observational studies do not prove causation, </w:t>
      </w:r>
      <w:r w:rsidR="006D596C">
        <w:t>as</w:t>
      </w:r>
      <w:r w:rsidR="00F37EF2">
        <w:t xml:space="preserve"> low levels may still be a consequence of systemic inflammation</w:t>
      </w:r>
      <w:r w:rsidR="0084696E">
        <w:t>, and the acute phase response,</w:t>
      </w:r>
      <w:r w:rsidR="00F37EF2">
        <w:t xml:space="preserve"> as described previously.</w:t>
      </w:r>
      <w:r w:rsidR="00C13111">
        <w:t xml:space="preserve">  </w:t>
      </w:r>
    </w:p>
    <w:p w14:paraId="11114156" w14:textId="77777777" w:rsidR="006C2AFB" w:rsidRPr="00564214" w:rsidRDefault="00745F20" w:rsidP="0028220C">
      <w:pPr>
        <w:spacing w:line="480" w:lineRule="auto"/>
        <w:rPr>
          <w:b/>
        </w:rPr>
      </w:pPr>
      <w:r w:rsidRPr="00564214">
        <w:rPr>
          <w:b/>
        </w:rPr>
        <w:t>Interventional studies of vitamin D in SLE</w:t>
      </w:r>
    </w:p>
    <w:p w14:paraId="5E044986" w14:textId="6251816A" w:rsidR="00682F21" w:rsidRDefault="00860638" w:rsidP="0028220C">
      <w:pPr>
        <w:spacing w:line="480" w:lineRule="auto"/>
      </w:pPr>
      <w:r>
        <w:t xml:space="preserve">Only a </w:t>
      </w:r>
      <w:r w:rsidR="0037756E">
        <w:t xml:space="preserve">small number of interventional studies </w:t>
      </w:r>
      <w:r>
        <w:t>have investigated</w:t>
      </w:r>
      <w:r w:rsidR="0037756E">
        <w:t xml:space="preserve"> the effect of vitamin D on disease activity in SLE</w:t>
      </w:r>
      <w:r>
        <w:t>,</w:t>
      </w:r>
      <w:r w:rsidR="0037756E">
        <w:t xml:space="preserve"> the majority </w:t>
      </w:r>
      <w:r>
        <w:t xml:space="preserve">of which </w:t>
      </w:r>
      <w:r w:rsidR="0037756E">
        <w:t xml:space="preserve">have been </w:t>
      </w:r>
      <w:r w:rsidR="00612A93">
        <w:t>inconclusive</w:t>
      </w:r>
      <w:r w:rsidR="0037756E">
        <w:t>.</w:t>
      </w:r>
      <w:r w:rsidR="005960C3">
        <w:t xml:space="preserve">  The largest observational study of 763 SLE patients </w:t>
      </w:r>
      <w:r w:rsidR="00682F21">
        <w:t xml:space="preserve">explored the relationship between changes in vitamin D and disease activity.  </w:t>
      </w:r>
      <w:r w:rsidR="009E7BF9">
        <w:t>Whilst</w:t>
      </w:r>
      <w:r w:rsidR="00682F21">
        <w:t xml:space="preserve"> </w:t>
      </w:r>
      <w:r w:rsidR="009E7BF9">
        <w:t xml:space="preserve">it was </w:t>
      </w:r>
      <w:r w:rsidR="00682F21">
        <w:t xml:space="preserve">not a true interventional </w:t>
      </w:r>
      <w:r w:rsidR="002A3818">
        <w:t>trial</w:t>
      </w:r>
      <w:r w:rsidR="00682F21">
        <w:t>, deficient patients were treated</w:t>
      </w:r>
      <w:r w:rsidR="005960C3">
        <w:t xml:space="preserve"> with 50,000IU </w:t>
      </w:r>
      <w:proofErr w:type="spellStart"/>
      <w:r w:rsidR="005960C3">
        <w:t>ergocalciferol</w:t>
      </w:r>
      <w:proofErr w:type="spellEnd"/>
      <w:r w:rsidR="005960C3">
        <w:t xml:space="preserve"> (plus 200IU cholecalciferol) </w:t>
      </w:r>
      <w:r w:rsidR="002A3818">
        <w:t>as per local guidelines</w:t>
      </w:r>
      <w:r w:rsidR="0018343B">
        <w:t xml:space="preserve">.  Although this could be considered a “high dose” regimen, the </w:t>
      </w:r>
      <w:r w:rsidR="006D596C">
        <w:t xml:space="preserve">mean </w:t>
      </w:r>
      <w:r w:rsidR="005F38CF">
        <w:t>increase in serum 25(OH</w:t>
      </w:r>
      <w:proofErr w:type="gramStart"/>
      <w:r w:rsidR="005F38CF">
        <w:t>)D</w:t>
      </w:r>
      <w:proofErr w:type="gramEnd"/>
      <w:r w:rsidR="005F38CF">
        <w:t xml:space="preserve"> was not reported.  </w:t>
      </w:r>
      <w:r w:rsidR="00682F21">
        <w:t>The authors identified</w:t>
      </w:r>
      <w:r w:rsidR="00C772F3">
        <w:t xml:space="preserve"> small changes in disease activity (</w:t>
      </w:r>
      <w:r w:rsidR="00682F21">
        <w:t>reduction</w:t>
      </w:r>
      <w:r w:rsidR="00C772F3">
        <w:t xml:space="preserve"> </w:t>
      </w:r>
      <w:r w:rsidR="00682F21">
        <w:t xml:space="preserve">in </w:t>
      </w:r>
      <w:r w:rsidR="00C772F3">
        <w:t>SELENA-SLEDAI score</w:t>
      </w:r>
      <w:r w:rsidR="00682F21">
        <w:t xml:space="preserve"> of 0.22 </w:t>
      </w:r>
      <w:r w:rsidR="00D632F5">
        <w:t xml:space="preserve">[95% CI </w:t>
      </w:r>
      <w:r w:rsidR="00D85D54">
        <w:t xml:space="preserve">-0.41, -0.02] </w:t>
      </w:r>
      <w:r w:rsidR="00682F21">
        <w:t>for a 20ng/ml increase in vitamin D</w:t>
      </w:r>
      <w:r w:rsidR="00C772F3">
        <w:t>) and urinary protein-creatinine ratio</w:t>
      </w:r>
      <w:r w:rsidR="00682F21">
        <w:t>,</w:t>
      </w:r>
      <w:r w:rsidR="00C772F3">
        <w:t xml:space="preserve"> </w:t>
      </w:r>
      <w:r w:rsidR="00682F21">
        <w:t xml:space="preserve">(4% </w:t>
      </w:r>
      <w:r w:rsidR="00D85D54">
        <w:t xml:space="preserve">[2%, 5%] </w:t>
      </w:r>
      <w:r w:rsidR="00682F21">
        <w:t xml:space="preserve">decrease in PCR </w:t>
      </w:r>
      <w:r w:rsidR="00A4731D">
        <w:t xml:space="preserve">for a 20ng/ml increase in vitamin D) </w:t>
      </w:r>
      <w:r w:rsidR="00982C33">
        <w:t>in response to vitamin D therapy.  The association between change in serum 25(OH</w:t>
      </w:r>
      <w:proofErr w:type="gramStart"/>
      <w:r w:rsidR="00982C33">
        <w:t>)D</w:t>
      </w:r>
      <w:proofErr w:type="gramEnd"/>
      <w:r w:rsidR="00982C33">
        <w:t xml:space="preserve"> and </w:t>
      </w:r>
      <w:r w:rsidR="00682F21">
        <w:t xml:space="preserve">disease activity was only apparent using a 2-slope model and only </w:t>
      </w:r>
      <w:r w:rsidR="003B3E28">
        <w:t>when</w:t>
      </w:r>
      <w:r w:rsidR="006D596C">
        <w:t xml:space="preserve"> </w:t>
      </w:r>
      <w:r w:rsidR="00682F21">
        <w:t xml:space="preserve">25(OH)D </w:t>
      </w:r>
      <w:r w:rsidR="003B3E28">
        <w:t>was</w:t>
      </w:r>
      <w:r w:rsidR="00682F21">
        <w:t xml:space="preserve"> </w:t>
      </w:r>
      <w:r w:rsidR="00982C33">
        <w:t xml:space="preserve">&lt;40ng/ml </w:t>
      </w:r>
      <w:r w:rsidR="003B3E28">
        <w:t xml:space="preserve"> </w:t>
      </w:r>
      <w:r w:rsidR="00933167">
        <w:fldChar w:fldCharType="begin">
          <w:fldData xml:space="preserve">PFJlZm1hbj48Q2l0ZT48QXV0aG9yPlBldHJpPC9BdXRob3I+PFllYXI+MjAxMzwvWWVhcj48UmVj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=
</w:fldData>
        </w:fldChar>
      </w:r>
      <w:r w:rsidR="00933167">
        <w:instrText xml:space="preserve"> ADDIN REFMGR.CITE </w:instrText>
      </w:r>
      <w:r w:rsidR="00933167">
        <w:fldChar w:fldCharType="begin">
          <w:fldData xml:space="preserve">PFJlZm1hbj48Q2l0ZT48QXV0aG9yPlBldHJpPC9BdXRob3I+PFllYXI+MjAxMzwvWWVhcj48UmVj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=
</w:fldData>
        </w:fldChar>
      </w:r>
      <w:r w:rsidR="00933167">
        <w:instrText xml:space="preserve"> ADDIN EN.CITE.DATA </w:instrText>
      </w:r>
      <w:r w:rsidR="00933167">
        <w:fldChar w:fldCharType="end"/>
      </w:r>
      <w:r w:rsidR="00933167">
        <w:fldChar w:fldCharType="separate"/>
      </w:r>
      <w:r w:rsidR="00933167">
        <w:rPr>
          <w:noProof/>
        </w:rPr>
        <w:t>[56]</w:t>
      </w:r>
      <w:r w:rsidR="00933167">
        <w:fldChar w:fldCharType="end"/>
      </w:r>
      <w:r w:rsidR="00682F21">
        <w:t>.</w:t>
      </w:r>
      <w:r w:rsidR="00A4731D">
        <w:t xml:space="preserve">  </w:t>
      </w:r>
      <w:r w:rsidR="006D596C">
        <w:t>Such</w:t>
      </w:r>
      <w:r w:rsidR="00A4731D">
        <w:t xml:space="preserve"> associations are </w:t>
      </w:r>
      <w:r w:rsidR="006D596C">
        <w:t>also</w:t>
      </w:r>
      <w:r w:rsidR="00A4731D">
        <w:t xml:space="preserve"> very modest and </w:t>
      </w:r>
      <w:r w:rsidR="00D85D54">
        <w:t xml:space="preserve">of </w:t>
      </w:r>
      <w:r w:rsidR="009E7BF9">
        <w:t>uncertain</w:t>
      </w:r>
      <w:r w:rsidR="00A4731D">
        <w:t xml:space="preserve"> clinical significance.</w:t>
      </w:r>
    </w:p>
    <w:p w14:paraId="65857162" w14:textId="2EFFA75B" w:rsidR="000D47B0" w:rsidRDefault="00D73CDC" w:rsidP="0028220C">
      <w:pPr>
        <w:spacing w:line="480" w:lineRule="auto"/>
      </w:pPr>
      <w:r>
        <w:lastRenderedPageBreak/>
        <w:t xml:space="preserve">Two double-blind RCTs have </w:t>
      </w:r>
      <w:r w:rsidR="005F38CF">
        <w:t xml:space="preserve">also </w:t>
      </w:r>
      <w:r>
        <w:t xml:space="preserve">focussed on the effect of vitamin D on laboratory markers of disease activity.  </w:t>
      </w:r>
      <w:proofErr w:type="spellStart"/>
      <w:r>
        <w:t>Abou</w:t>
      </w:r>
      <w:proofErr w:type="spellEnd"/>
      <w:r>
        <w:t xml:space="preserve">-Raya </w:t>
      </w:r>
      <w:proofErr w:type="gramStart"/>
      <w:r w:rsidRPr="00D73CDC">
        <w:rPr>
          <w:i/>
        </w:rPr>
        <w:t>et</w:t>
      </w:r>
      <w:proofErr w:type="gramEnd"/>
      <w:r w:rsidRPr="00D73CDC">
        <w:rPr>
          <w:i/>
        </w:rPr>
        <w:t>. al.</w:t>
      </w:r>
      <w:r>
        <w:t xml:space="preserve"> (2013)</w:t>
      </w:r>
      <w:r w:rsidR="004000B7">
        <w:t xml:space="preserve"> reported that 2000IU/day for 12 months significantly reduced anti-dsDNA and anti-Sm titre</w:t>
      </w:r>
      <w:r w:rsidR="006D596C">
        <w:t>s</w:t>
      </w:r>
      <w:r w:rsidR="004000B7">
        <w:t xml:space="preserve"> and increased serum C4 compared to placebo </w:t>
      </w:r>
      <w:r w:rsidR="00933167">
        <w:fldChar w:fldCharType="begin">
          <w:fldData xml:space="preserve">PFJlZm1hbj48Q2l0ZT48QXV0aG9yPkFib3UtUmF5YTwvQXV0aG9yPjxZZWFyPjIwMTM8L1llYXI+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</w:fldData>
        </w:fldChar>
      </w:r>
      <w:r w:rsidR="00933167">
        <w:instrText xml:space="preserve"> ADDIN REFMGR.CITE </w:instrText>
      </w:r>
      <w:r w:rsidR="00933167">
        <w:fldChar w:fldCharType="begin">
          <w:fldData xml:space="preserve">PFJlZm1hbj48Q2l0ZT48QXV0aG9yPkFib3UtUmF5YTwvQXV0aG9yPjxZZWFyPjIwMTM8L1llYXI+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</w:fldData>
        </w:fldChar>
      </w:r>
      <w:r w:rsidR="00933167">
        <w:instrText xml:space="preserve"> ADDIN EN.CITE.DATA </w:instrText>
      </w:r>
      <w:r w:rsidR="00933167">
        <w:fldChar w:fldCharType="end"/>
      </w:r>
      <w:r w:rsidR="00933167">
        <w:fldChar w:fldCharType="separate"/>
      </w:r>
      <w:r w:rsidR="00933167">
        <w:rPr>
          <w:noProof/>
        </w:rPr>
        <w:t>[13]</w:t>
      </w:r>
      <w:r w:rsidR="00933167">
        <w:fldChar w:fldCharType="end"/>
      </w:r>
      <w:r w:rsidR="004000B7">
        <w:t>.</w:t>
      </w:r>
      <w:r w:rsidR="00D628C7">
        <w:t xml:space="preserve">  In this study</w:t>
      </w:r>
      <w:r w:rsidR="00A374CA" w:rsidRPr="00A374CA">
        <w:t xml:space="preserve"> </w:t>
      </w:r>
      <w:r w:rsidR="00A374CA">
        <w:t xml:space="preserve">patients were allowed to continue baseline medication </w:t>
      </w:r>
      <w:r w:rsidR="006D596C">
        <w:t>but</w:t>
      </w:r>
      <w:r w:rsidR="00A374CA">
        <w:t xml:space="preserve"> </w:t>
      </w:r>
      <w:r w:rsidR="005F38CF">
        <w:t>no detail</w:t>
      </w:r>
      <w:r w:rsidR="0089622F">
        <w:t>s</w:t>
      </w:r>
      <w:r w:rsidR="005F38CF">
        <w:t xml:space="preserve"> of any </w:t>
      </w:r>
      <w:r w:rsidR="00A374CA">
        <w:t xml:space="preserve">changes in medication </w:t>
      </w:r>
      <w:r w:rsidR="005F38CF">
        <w:t>over the 12 month trial were described</w:t>
      </w:r>
      <w:r w:rsidR="002525B7">
        <w:t xml:space="preserve">.  </w:t>
      </w:r>
      <w:r w:rsidR="003154AD">
        <w:t>Furthermore, only a subset of the whole trial population are reported</w:t>
      </w:r>
      <w:r w:rsidR="006D596C">
        <w:t xml:space="preserve"> in the paper (</w:t>
      </w:r>
      <w:r w:rsidR="003154AD">
        <w:t>in the intervention group the change in SLEDAI is presented for 122/178 subjects</w:t>
      </w:r>
      <w:r w:rsidR="006D596C">
        <w:t>)</w:t>
      </w:r>
      <w:r w:rsidR="003154AD">
        <w:t xml:space="preserve">.  </w:t>
      </w:r>
      <w:r w:rsidR="00327A6B">
        <w:t>In contrast, a</w:t>
      </w:r>
      <w:r w:rsidR="00F337B0">
        <w:t xml:space="preserve"> smaller study by </w:t>
      </w:r>
      <w:proofErr w:type="spellStart"/>
      <w:r w:rsidR="00F337B0">
        <w:t>Aranow</w:t>
      </w:r>
      <w:proofErr w:type="spellEnd"/>
      <w:r w:rsidR="00F337B0">
        <w:t xml:space="preserve"> </w:t>
      </w:r>
      <w:proofErr w:type="gramStart"/>
      <w:r w:rsidR="00F337B0" w:rsidRPr="00B67019">
        <w:rPr>
          <w:i/>
        </w:rPr>
        <w:t>et</w:t>
      </w:r>
      <w:proofErr w:type="gramEnd"/>
      <w:r w:rsidR="00F337B0" w:rsidRPr="00B67019">
        <w:rPr>
          <w:i/>
        </w:rPr>
        <w:t>. al.</w:t>
      </w:r>
      <w:r w:rsidR="00F337B0">
        <w:t xml:space="preserve"> (2015) failed to find any change in expression of the IFN signature in response to vitamin D.  Although similar dosing regimens (2000IU/day and 4000IU/day) were used, the study was shorter </w:t>
      </w:r>
      <w:r w:rsidR="006D596C">
        <w:t>(</w:t>
      </w:r>
      <w:r w:rsidR="00F337B0">
        <w:t>12 weeks</w:t>
      </w:r>
      <w:r w:rsidR="006D596C">
        <w:t>)</w:t>
      </w:r>
      <w:r w:rsidR="00F337B0">
        <w:t xml:space="preserve"> </w:t>
      </w:r>
      <w:r w:rsidR="00612A93">
        <w:t xml:space="preserve">and </w:t>
      </w:r>
      <w:r w:rsidR="00A374CA">
        <w:t>again</w:t>
      </w:r>
      <w:r w:rsidR="00612A93">
        <w:t xml:space="preserve"> </w:t>
      </w:r>
      <w:r w:rsidR="005F38CF">
        <w:t>achieved</w:t>
      </w:r>
      <w:r w:rsidR="00612A93">
        <w:t xml:space="preserve"> incomplete vitamin D repletion (o</w:t>
      </w:r>
      <w:r w:rsidR="00F337B0">
        <w:t xml:space="preserve">nly 16/33 </w:t>
      </w:r>
      <w:r w:rsidR="00612A93">
        <w:t xml:space="preserve">of treated </w:t>
      </w:r>
      <w:r w:rsidR="00F337B0">
        <w:t xml:space="preserve">patients </w:t>
      </w:r>
      <w:r w:rsidR="00612A93">
        <w:t xml:space="preserve">at </w:t>
      </w:r>
      <w:r w:rsidR="00F337B0">
        <w:t>the end of the study</w:t>
      </w:r>
      <w:r w:rsidR="00612A93">
        <w:t>)</w:t>
      </w:r>
      <w:r w:rsidR="00F337B0">
        <w:t xml:space="preserve"> </w:t>
      </w:r>
      <w:r w:rsidR="00933167">
        <w:fldChar w:fldCharType="begin">
          <w:fldData xml:space="preserve">PFJlZm1hbj48Q2l0ZT48QXV0aG9yPkFyYW5vdzwvQXV0aG9yPjxZZWFyPjIwMTU8L1llYXI+PFJl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</w:fldData>
        </w:fldChar>
      </w:r>
      <w:r w:rsidR="00933167">
        <w:instrText xml:space="preserve"> ADDIN REFMGR.CITE </w:instrText>
      </w:r>
      <w:r w:rsidR="00933167">
        <w:fldChar w:fldCharType="begin">
          <w:fldData xml:space="preserve">PFJlZm1hbj48Q2l0ZT48QXV0aG9yPkFyYW5vdzwvQXV0aG9yPjxZZWFyPjIwMTU8L1llYXI+PFJl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</w:fldData>
        </w:fldChar>
      </w:r>
      <w:r w:rsidR="00933167">
        <w:instrText xml:space="preserve"> ADDIN EN.CITE.DATA </w:instrText>
      </w:r>
      <w:r w:rsidR="00933167">
        <w:fldChar w:fldCharType="end"/>
      </w:r>
      <w:r w:rsidR="00933167">
        <w:fldChar w:fldCharType="separate"/>
      </w:r>
      <w:r w:rsidR="00933167">
        <w:rPr>
          <w:noProof/>
        </w:rPr>
        <w:t>[57]</w:t>
      </w:r>
      <w:r w:rsidR="00933167">
        <w:fldChar w:fldCharType="end"/>
      </w:r>
      <w:r w:rsidR="00F337B0">
        <w:t>.</w:t>
      </w:r>
      <w:r w:rsidR="000F763F">
        <w:t xml:space="preserve">  Recently a</w:t>
      </w:r>
      <w:r w:rsidR="006D596C">
        <w:t>nother</w:t>
      </w:r>
      <w:r w:rsidR="000F763F">
        <w:t xml:space="preserve"> small high-dose crossover trial of 25,000IU/month vs. 300,000IU loading and 50,000</w:t>
      </w:r>
      <w:r w:rsidR="005A086A">
        <w:t>IU</w:t>
      </w:r>
      <w:r w:rsidR="000F763F">
        <w:t xml:space="preserve">/month also failed to show a change in disease activity.  </w:t>
      </w:r>
      <w:r w:rsidR="00921EC2">
        <w:t>A limitation of this study was that</w:t>
      </w:r>
      <w:r w:rsidR="000F763F">
        <w:t xml:space="preserve"> only the high dose regimen increased ser</w:t>
      </w:r>
      <w:r w:rsidR="00375264">
        <w:t>um 25(OH</w:t>
      </w:r>
      <w:proofErr w:type="gramStart"/>
      <w:r w:rsidR="00375264">
        <w:t>)D</w:t>
      </w:r>
      <w:proofErr w:type="gramEnd"/>
      <w:r w:rsidR="00375264">
        <w:t xml:space="preserve"> levels</w:t>
      </w:r>
      <w:r w:rsidR="00921EC2">
        <w:t>,</w:t>
      </w:r>
      <w:r w:rsidR="00375264">
        <w:t xml:space="preserve"> which may have been due to the </w:t>
      </w:r>
      <w:r w:rsidR="0089622F">
        <w:t xml:space="preserve">high </w:t>
      </w:r>
      <w:r w:rsidR="00375264">
        <w:t xml:space="preserve">mean </w:t>
      </w:r>
      <w:r w:rsidR="0089622F">
        <w:t xml:space="preserve">baseline </w:t>
      </w:r>
      <w:r w:rsidR="00375264">
        <w:t xml:space="preserve">25(OH)D </w:t>
      </w:r>
      <w:r w:rsidR="0089622F">
        <w:t xml:space="preserve">of </w:t>
      </w:r>
      <w:r w:rsidR="00375264">
        <w:t xml:space="preserve">31.7ng/ml </w:t>
      </w:r>
      <w:r w:rsidR="00933167">
        <w:fldChar w:fldCharType="begin">
          <w:fldData xml:space="preserve">PFJlZm1hbj48Q2l0ZT48QXV0aG9yPkFuZHJlb2xpPC9BdXRob3I+PFllYXI+MjAxNTwvWWVhcj48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</w:fldData>
        </w:fldChar>
      </w:r>
      <w:r w:rsidR="00933167">
        <w:instrText xml:space="preserve"> ADDIN REFMGR.CITE </w:instrText>
      </w:r>
      <w:r w:rsidR="00933167">
        <w:fldChar w:fldCharType="begin">
          <w:fldData xml:space="preserve">PFJlZm1hbj48Q2l0ZT48QXV0aG9yPkFuZHJlb2xpPC9BdXRob3I+PFllYXI+MjAxNTwvWWVhcj48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</w:fldData>
        </w:fldChar>
      </w:r>
      <w:r w:rsidR="00933167">
        <w:instrText xml:space="preserve"> ADDIN EN.CITE.DATA </w:instrText>
      </w:r>
      <w:r w:rsidR="00933167">
        <w:fldChar w:fldCharType="end"/>
      </w:r>
      <w:r w:rsidR="00933167">
        <w:fldChar w:fldCharType="separate"/>
      </w:r>
      <w:r w:rsidR="00933167">
        <w:rPr>
          <w:noProof/>
        </w:rPr>
        <w:t>[58]</w:t>
      </w:r>
      <w:r w:rsidR="00933167">
        <w:fldChar w:fldCharType="end"/>
      </w:r>
      <w:r w:rsidR="00375264">
        <w:t xml:space="preserve">. </w:t>
      </w:r>
    </w:p>
    <w:p w14:paraId="4B5B9AB6" w14:textId="03CF6601" w:rsidR="0037756E" w:rsidRDefault="00630262" w:rsidP="0028220C">
      <w:pPr>
        <w:spacing w:line="480" w:lineRule="auto"/>
      </w:pPr>
      <w:r>
        <w:t>A</w:t>
      </w:r>
      <w:r w:rsidR="0037756E">
        <w:t xml:space="preserve"> smal</w:t>
      </w:r>
      <w:r>
        <w:t xml:space="preserve">l </w:t>
      </w:r>
      <w:r w:rsidR="006F4475">
        <w:t>trial</w:t>
      </w:r>
      <w:r>
        <w:t xml:space="preserve"> </w:t>
      </w:r>
      <w:r w:rsidR="00921EC2">
        <w:t>randomised</w:t>
      </w:r>
      <w:r>
        <w:t xml:space="preserve"> 40 adolescent </w:t>
      </w:r>
      <w:r w:rsidR="006F4475">
        <w:t xml:space="preserve">SLE </w:t>
      </w:r>
      <w:r>
        <w:t>patients to</w:t>
      </w:r>
      <w:r w:rsidR="0037756E">
        <w:t xml:space="preserve"> </w:t>
      </w:r>
      <w:r>
        <w:t>50,000IU/week cholecalciferol or placebo</w:t>
      </w:r>
      <w:r w:rsidR="00921EC2">
        <w:t xml:space="preserve"> and identified </w:t>
      </w:r>
      <w:r>
        <w:t xml:space="preserve">a significant difference in SLEDAI score and ds-DNA positivity </w:t>
      </w:r>
      <w:r w:rsidR="00AA6EDE">
        <w:t>after</w:t>
      </w:r>
      <w:r w:rsidR="008F09AA">
        <w:t xml:space="preserve"> </w:t>
      </w:r>
      <w:r w:rsidR="00AA6EDE">
        <w:t xml:space="preserve">24 weeks </w:t>
      </w:r>
      <w:r w:rsidR="00933167">
        <w:fldChar w:fldCharType="begin">
          <w:fldData xml:space="preserve">PFJlZm1hbj48Q2l0ZT48QXV0aG9yPkxpbWE8L0F1dGhvcj48WWVhcj4yMDE2PC9ZZWFyPjxSZWNO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</w:fldData>
        </w:fldChar>
      </w:r>
      <w:r w:rsidR="00933167">
        <w:instrText xml:space="preserve"> ADDIN REFMGR.CITE </w:instrText>
      </w:r>
      <w:r w:rsidR="00933167">
        <w:fldChar w:fldCharType="begin">
          <w:fldData xml:space="preserve">PFJlZm1hbj48Q2l0ZT48QXV0aG9yPkxpbWE8L0F1dGhvcj48WWVhcj4yMDE2PC9ZZWFyPjxSZWNO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</w:fldData>
        </w:fldChar>
      </w:r>
      <w:r w:rsidR="00933167">
        <w:instrText xml:space="preserve"> ADDIN EN.CITE.DATA </w:instrText>
      </w:r>
      <w:r w:rsidR="00933167">
        <w:fldChar w:fldCharType="end"/>
      </w:r>
      <w:r w:rsidR="00933167">
        <w:fldChar w:fldCharType="separate"/>
      </w:r>
      <w:r w:rsidR="00933167">
        <w:rPr>
          <w:noProof/>
        </w:rPr>
        <w:t>[59]</w:t>
      </w:r>
      <w:r w:rsidR="00933167">
        <w:fldChar w:fldCharType="end"/>
      </w:r>
      <w:r>
        <w:t>.</w:t>
      </w:r>
      <w:r w:rsidR="00AA6EDE">
        <w:t xml:space="preserve">  </w:t>
      </w:r>
      <w:r w:rsidR="00921EC2">
        <w:t>The study</w:t>
      </w:r>
      <w:r w:rsidR="00AA6EDE">
        <w:t xml:space="preserve"> </w:t>
      </w:r>
      <w:r w:rsidR="00921EC2">
        <w:t>does not clearly demonstrate</w:t>
      </w:r>
      <w:r w:rsidR="00AA6EDE">
        <w:t xml:space="preserve"> that vitamin D therapy reduces disease activity</w:t>
      </w:r>
      <w:r w:rsidR="00BB259F">
        <w:t>,</w:t>
      </w:r>
      <w:r w:rsidR="00AA6EDE">
        <w:t xml:space="preserve"> as in the treated group the SL</w:t>
      </w:r>
      <w:r w:rsidR="00BB259F">
        <w:t xml:space="preserve">EDAI score remained stable, </w:t>
      </w:r>
      <w:r w:rsidR="00DF00A2">
        <w:t>buy worsened</w:t>
      </w:r>
      <w:r w:rsidR="00AA6EDE">
        <w:t xml:space="preserve"> in the placebo group.</w:t>
      </w:r>
    </w:p>
    <w:p w14:paraId="144B175B" w14:textId="23D69D5F" w:rsidR="000D47B0" w:rsidRDefault="008F09AA" w:rsidP="0028220C">
      <w:pPr>
        <w:spacing w:line="480" w:lineRule="auto"/>
      </w:pPr>
      <w:r>
        <w:t>The</w:t>
      </w:r>
      <w:r w:rsidR="00921EC2">
        <w:t>se</w:t>
      </w:r>
      <w:r>
        <w:t xml:space="preserve"> interventional studies </w:t>
      </w:r>
      <w:r w:rsidR="00DF00A2">
        <w:t>highlight</w:t>
      </w:r>
      <w:r w:rsidR="00921EC2">
        <w:t xml:space="preserve"> some of the difficulties in conducting </w:t>
      </w:r>
      <w:r w:rsidR="00487C67">
        <w:t>clinical</w:t>
      </w:r>
      <w:r w:rsidR="00921EC2">
        <w:t xml:space="preserve"> trials </w:t>
      </w:r>
      <w:r w:rsidR="00DF00A2">
        <w:t>of vitamin D</w:t>
      </w:r>
      <w:r w:rsidR="00921EC2">
        <w:t xml:space="preserve"> including select</w:t>
      </w:r>
      <w:r w:rsidR="00DB3E1F">
        <w:t xml:space="preserve">ion of </w:t>
      </w:r>
      <w:r w:rsidR="00921EC2">
        <w:t>the correct patient</w:t>
      </w:r>
      <w:r w:rsidR="00DB3E1F">
        <w:t xml:space="preserve"> population</w:t>
      </w:r>
      <w:r w:rsidR="00921EC2">
        <w:t xml:space="preserve">, dose, treatment duration and the influence of potential threshold effects.  </w:t>
      </w:r>
      <w:r w:rsidR="00DF00A2">
        <w:t xml:space="preserve">Patients who were vitamin D deficient at baseline who receive adequate replacement may have greatest benefit, pointing towards the need for a </w:t>
      </w:r>
      <w:r w:rsidR="0089622F">
        <w:t xml:space="preserve">personalised </w:t>
      </w:r>
      <w:r>
        <w:t>approach</w:t>
      </w:r>
      <w:r w:rsidR="00E6214D">
        <w:t>.</w:t>
      </w:r>
      <w:r w:rsidR="00DB3E1F">
        <w:t xml:space="preserve"> This hypothesis does however need confirmation in well conducted clinical trials.   </w:t>
      </w:r>
    </w:p>
    <w:p w14:paraId="1FCBAC5E" w14:textId="7B443AB8" w:rsidR="006C2AFB" w:rsidRPr="00564214" w:rsidRDefault="006C2AFB" w:rsidP="0028220C">
      <w:pPr>
        <w:spacing w:line="480" w:lineRule="auto"/>
        <w:rPr>
          <w:b/>
        </w:rPr>
      </w:pPr>
      <w:proofErr w:type="spellStart"/>
      <w:proofErr w:type="gramStart"/>
      <w:r w:rsidRPr="00564214">
        <w:rPr>
          <w:b/>
        </w:rPr>
        <w:t>Sjogren</w:t>
      </w:r>
      <w:r w:rsidR="00A077C1" w:rsidRPr="00564214">
        <w:rPr>
          <w:b/>
        </w:rPr>
        <w:t>’</w:t>
      </w:r>
      <w:r w:rsidRPr="00564214">
        <w:rPr>
          <w:b/>
        </w:rPr>
        <w:t>s</w:t>
      </w:r>
      <w:proofErr w:type="spellEnd"/>
      <w:r w:rsidR="009B2E9E" w:rsidRPr="00564214">
        <w:rPr>
          <w:b/>
        </w:rPr>
        <w:t xml:space="preserve"> Syndrome</w:t>
      </w:r>
      <w:proofErr w:type="gramEnd"/>
      <w:r w:rsidR="00084814">
        <w:rPr>
          <w:b/>
        </w:rPr>
        <w:t xml:space="preserve"> (SS)</w:t>
      </w:r>
    </w:p>
    <w:p w14:paraId="63A04F5D" w14:textId="5D0125D7" w:rsidR="00163B37" w:rsidRDefault="007653F0" w:rsidP="0028220C">
      <w:pPr>
        <w:spacing w:line="480" w:lineRule="auto"/>
      </w:pPr>
      <w:r>
        <w:lastRenderedPageBreak/>
        <w:t xml:space="preserve">A cross-sectional study of 107 Turkish patients with </w:t>
      </w:r>
      <w:r w:rsidR="00084814">
        <w:t>SS</w:t>
      </w:r>
      <w:r>
        <w:t xml:space="preserve"> found lower vita</w:t>
      </w:r>
      <w:r w:rsidR="00084814">
        <w:t xml:space="preserve">min D levels in female but not male patients compared to controls </w:t>
      </w:r>
      <w:r w:rsidR="00933167">
        <w:fldChar w:fldCharType="begin"/>
      </w:r>
      <w:r w:rsidR="00933167">
        <w:instrText xml:space="preserve"> ADDIN REFMGR.CITE &lt;Refman&gt;&lt;Cite&gt;&lt;Author&gt;Erten&lt;/Author&gt;&lt;Year&gt;2015&lt;/Year&gt;&lt;RecNum&gt;1784&lt;/RecNum&gt;&lt;IDText&gt;Comparison of plasma vitamin D levels in patients with Sjogren&amp;apos;s syndrome and healthy subjects&lt;/IDText&gt;&lt;MDL Ref_Type="Journal"&gt;&lt;Ref_Type&gt;Journal&lt;/Ref_Type&gt;&lt;Ref_ID&gt;1784&lt;/Ref_ID&gt;&lt;Title_Primary&gt;Comparison of plasma vitamin D levels in patients with Sjogren&amp;apos;s syndrome and healthy subjects&lt;/Title_Primary&gt;&lt;Authors_Primary&gt;Erten,S.&lt;/Authors_Primary&gt;&lt;Authors_Primary&gt;Sahin,A.&lt;/Authors_Primary&gt;&lt;Authors_Primary&gt;Altunoglu,A.&lt;/Authors_Primary&gt;&lt;Authors_Primary&gt;Gemcioglu,E.&lt;/Authors_Primary&gt;&lt;Authors_Primary&gt;Koca,C.&lt;/Authors_Primary&gt;&lt;Date_Primary&gt;2015/1&lt;/Date_Primary&gt;&lt;Keywords&gt;Autoimmune disease&lt;/Keywords&gt;&lt;Keywords&gt;Autoimmune Diseases&lt;/Keywords&gt;&lt;Keywords&gt;C-REACTIVE PROTEIN&lt;/Keywords&gt;&lt;Keywords&gt;D DEFICIENCY&lt;/Keywords&gt;&lt;Keywords&gt;deficiency&lt;/Keywords&gt;&lt;Keywords&gt;DISEASE&lt;/Keywords&gt;&lt;Keywords&gt;Female&lt;/Keywords&gt;&lt;Keywords&gt;Inflammation&lt;/Keywords&gt;&lt;Keywords&gt;Male&lt;/Keywords&gt;&lt;Keywords&gt;Nutritional Status&lt;/Keywords&gt;&lt;Keywords&gt;Plasma&lt;/Keywords&gt;&lt;Keywords&gt;RISK&lt;/Keywords&gt;&lt;Keywords&gt;Sjogren&amp;apos;s Syndrome&lt;/Keywords&gt;&lt;Keywords&gt;Syndrome&lt;/Keywords&gt;&lt;Keywords&gt;systemic autoimmune disease&lt;/Keywords&gt;&lt;Keywords&gt;Turkey&lt;/Keywords&gt;&lt;Keywords&gt;Vitamin D&lt;/Keywords&gt;&lt;Keywords&gt;VITAMIN-D&lt;/Keywords&gt;&lt;Reprint&gt;Not in File&lt;/Reprint&gt;&lt;Start_Page&gt;70&lt;/Start_Page&gt;&lt;End_Page&gt;75&lt;/End_Page&gt;&lt;Periodical&gt;Int.J.Rheum.Dis.&lt;/Periodical&gt;&lt;Volume&gt;18&lt;/Volume&gt;&lt;Issue&gt;1&lt;/Issue&gt;&lt;Misc_3&gt;10.1111/1756-185X.12298 [doi]&lt;/Misc_3&gt;&lt;Address&gt;Division of Rheumatology, Ataturk Education and Research Hospital, Ankara, Turkey&lt;/Address&gt;&lt;Web_URL&gt;PM:24467766&lt;/Web_URL&gt;&lt;ZZ_JournalStdAbbrev&gt;&lt;f name="System"&gt;Int.J.Rheum.Dis.&lt;/f&gt;&lt;/ZZ_JournalStdAbbrev&gt;&lt;ZZ_WorkformID&gt;1&lt;/ZZ_WorkformID&gt;&lt;/MDL&gt;&lt;/Cite&gt;&lt;/Refman&gt;</w:instrText>
      </w:r>
      <w:r w:rsidR="00933167">
        <w:fldChar w:fldCharType="separate"/>
      </w:r>
      <w:r w:rsidR="00933167">
        <w:rPr>
          <w:noProof/>
        </w:rPr>
        <w:t>[14]</w:t>
      </w:r>
      <w:r w:rsidR="00933167">
        <w:fldChar w:fldCharType="end"/>
      </w:r>
      <w:r>
        <w:t xml:space="preserve">.  This may reflect a true gender difference, </w:t>
      </w:r>
      <w:r w:rsidR="00061C3F">
        <w:t>although</w:t>
      </w:r>
      <w:r w:rsidR="005C1CB2">
        <w:t xml:space="preserve"> there were only</w:t>
      </w:r>
      <w:r w:rsidR="009F0FAD">
        <w:t xml:space="preserve"> 10 (9.3%) </w:t>
      </w:r>
      <w:r w:rsidR="005C1CB2">
        <w:t>men in the study</w:t>
      </w:r>
      <w:r>
        <w:t>.</w:t>
      </w:r>
      <w:r w:rsidR="008334AD">
        <w:t xml:space="preserve">  </w:t>
      </w:r>
      <w:r w:rsidR="009F0FAD">
        <w:t>In contrast,</w:t>
      </w:r>
      <w:r w:rsidR="008334AD">
        <w:t xml:space="preserve"> </w:t>
      </w:r>
      <w:proofErr w:type="spellStart"/>
      <w:r w:rsidR="008334AD">
        <w:t>Agmon</w:t>
      </w:r>
      <w:proofErr w:type="spellEnd"/>
      <w:r w:rsidR="008334AD">
        <w:t xml:space="preserve">-Levin </w:t>
      </w:r>
      <w:proofErr w:type="gramStart"/>
      <w:r w:rsidR="008334AD" w:rsidRPr="008334AD">
        <w:rPr>
          <w:i/>
        </w:rPr>
        <w:t>et</w:t>
      </w:r>
      <w:proofErr w:type="gramEnd"/>
      <w:r w:rsidR="008334AD" w:rsidRPr="008334AD">
        <w:rPr>
          <w:i/>
        </w:rPr>
        <w:t>. al.</w:t>
      </w:r>
      <w:r w:rsidR="008334AD">
        <w:t xml:space="preserve"> (2012) </w:t>
      </w:r>
      <w:r w:rsidR="00BA3686">
        <w:t xml:space="preserve">found no difference in </w:t>
      </w:r>
      <w:r w:rsidR="0052562A">
        <w:t>serum 25(OH</w:t>
      </w:r>
      <w:proofErr w:type="gramStart"/>
      <w:r w:rsidR="0052562A">
        <w:t>)D</w:t>
      </w:r>
      <w:proofErr w:type="gramEnd"/>
      <w:r w:rsidR="00BA3686">
        <w:t xml:space="preserve"> between SS patients and controls, </w:t>
      </w:r>
      <w:r w:rsidR="00CF6A3A">
        <w:t>although</w:t>
      </w:r>
      <w:r w:rsidR="00BA3686">
        <w:t xml:space="preserve"> levels were lower in patients with peripheral neuropathy (18.6ng/ml vs. 22.6ng/ml) or lymphoma (13.2ng/ml vs. 22.0ng/ml) </w:t>
      </w:r>
      <w:r w:rsidR="00933167">
        <w:fldChar w:fldCharType="begin">
          <w:fldData xml:space="preserve">PFJlZm1hbj48Q2l0ZT48QXV0aG9yPkFnbW9uLUxldmluPC9BdXRob3I+PFllYXI+MjAxMjwvWWVh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</w:fldData>
        </w:fldChar>
      </w:r>
      <w:r w:rsidR="00933167">
        <w:instrText xml:space="preserve"> ADDIN REFMGR.CITE </w:instrText>
      </w:r>
      <w:r w:rsidR="00933167">
        <w:fldChar w:fldCharType="begin">
          <w:fldData xml:space="preserve">PFJlZm1hbj48Q2l0ZT48QXV0aG9yPkFnbW9uLUxldmluPC9BdXRob3I+PFllYXI+MjAxMjwvWWVh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</w:fldData>
        </w:fldChar>
      </w:r>
      <w:r w:rsidR="00933167">
        <w:instrText xml:space="preserve"> ADDIN EN.CITE.DATA </w:instrText>
      </w:r>
      <w:r w:rsidR="00933167">
        <w:fldChar w:fldCharType="end"/>
      </w:r>
      <w:r w:rsidR="00933167">
        <w:fldChar w:fldCharType="separate"/>
      </w:r>
      <w:r w:rsidR="00933167">
        <w:rPr>
          <w:noProof/>
        </w:rPr>
        <w:t>[60]</w:t>
      </w:r>
      <w:r w:rsidR="00933167">
        <w:fldChar w:fldCharType="end"/>
      </w:r>
      <w:r w:rsidR="00C30B49">
        <w:t xml:space="preserve">.  </w:t>
      </w:r>
      <w:r w:rsidR="00CF6A3A">
        <w:t>Furthermore</w:t>
      </w:r>
      <w:r w:rsidR="00CC79A7">
        <w:t xml:space="preserve">, there is no evidence that genetic polymorphisms in the vitamin D pathway associate with the prevalence or severity of </w:t>
      </w:r>
      <w:r w:rsidR="00084814">
        <w:t>SS</w:t>
      </w:r>
      <w:r w:rsidR="00BE495F">
        <w:t xml:space="preserve"> </w:t>
      </w:r>
      <w:r w:rsidR="00933167">
        <w:fldChar w:fldCharType="begin">
          <w:fldData xml:space="preserve">PFJlZm1hbj48Q2l0ZT48QXV0aG9yPlppbGFoaTwvQXV0aG9yPjxZZWFyPjIwMTU8L1llYXI+PFJl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</w:fldData>
        </w:fldChar>
      </w:r>
      <w:r w:rsidR="00933167">
        <w:instrText xml:space="preserve"> ADDIN REFMGR.CITE </w:instrText>
      </w:r>
      <w:r w:rsidR="00933167">
        <w:fldChar w:fldCharType="begin">
          <w:fldData xml:space="preserve">PFJlZm1hbj48Q2l0ZT48QXV0aG9yPlppbGFoaTwvQXV0aG9yPjxZZWFyPjIwMTU8L1llYXI+PFJl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</w:fldData>
        </w:fldChar>
      </w:r>
      <w:r w:rsidR="00933167">
        <w:instrText xml:space="preserve"> ADDIN EN.CITE.DATA </w:instrText>
      </w:r>
      <w:r w:rsidR="00933167">
        <w:fldChar w:fldCharType="end"/>
      </w:r>
      <w:r w:rsidR="00933167">
        <w:fldChar w:fldCharType="separate"/>
      </w:r>
      <w:r w:rsidR="00933167">
        <w:rPr>
          <w:noProof/>
        </w:rPr>
        <w:t>[61]</w:t>
      </w:r>
      <w:r w:rsidR="00933167">
        <w:fldChar w:fldCharType="end"/>
      </w:r>
      <w:r w:rsidR="00EC6139">
        <w:t>.</w:t>
      </w:r>
      <w:r w:rsidR="00423647">
        <w:t xml:space="preserve">  No studies have investigated the effect of vitamin D treatment in </w:t>
      </w:r>
      <w:r w:rsidR="00084814">
        <w:t>SS</w:t>
      </w:r>
      <w:r w:rsidR="00423647">
        <w:t>.</w:t>
      </w:r>
    </w:p>
    <w:p w14:paraId="18118BFD" w14:textId="77777777" w:rsidR="006C2AFB" w:rsidRPr="00564214" w:rsidRDefault="00F42DB0" w:rsidP="0028220C">
      <w:pPr>
        <w:spacing w:line="480" w:lineRule="auto"/>
        <w:rPr>
          <w:b/>
        </w:rPr>
      </w:pPr>
      <w:r w:rsidRPr="00564214">
        <w:rPr>
          <w:b/>
        </w:rPr>
        <w:t>Idiopathic Inflammatory Myop</w:t>
      </w:r>
      <w:r w:rsidR="009F0FAD">
        <w:rPr>
          <w:b/>
        </w:rPr>
        <w:t>athies (IIMs)</w:t>
      </w:r>
    </w:p>
    <w:p w14:paraId="0E545217" w14:textId="4E81A0F1" w:rsidR="00B308C8" w:rsidRDefault="009F0FAD" w:rsidP="0028220C">
      <w:pPr>
        <w:spacing w:line="480" w:lineRule="auto"/>
      </w:pPr>
      <w:r>
        <w:t>Little is known</w:t>
      </w:r>
      <w:r w:rsidR="00111A14">
        <w:t xml:space="preserve"> about the role of vitamin D in the</w:t>
      </w:r>
      <w:r>
        <w:t xml:space="preserve"> IIMs</w:t>
      </w:r>
      <w:r w:rsidR="00111A14">
        <w:t>.  A single</w:t>
      </w:r>
      <w:r w:rsidR="007E2E0B">
        <w:t xml:space="preserve"> study of 149 IIM patients and 290 healthy subjects, </w:t>
      </w:r>
      <w:r w:rsidR="00111A14">
        <w:t>found a</w:t>
      </w:r>
      <w:r w:rsidR="007E2E0B">
        <w:t xml:space="preserve"> prevalence of vitamin D deficiency </w:t>
      </w:r>
      <w:r w:rsidR="00111A14">
        <w:t>of</w:t>
      </w:r>
      <w:r w:rsidR="007E2E0B">
        <w:t xml:space="preserve"> 53-68% across the IIM subtypes co</w:t>
      </w:r>
      <w:r w:rsidR="007E4A54">
        <w:t xml:space="preserve">mpared to 21% in controls </w:t>
      </w:r>
      <w:r w:rsidR="00933167">
        <w:fldChar w:fldCharType="begin">
          <w:fldData xml:space="preserve">PFJlZm1hbj48Q2l0ZT48QXV0aG9yPkF6YWxpPC9BdXRob3I+PFllYXI+MjAxMzwvWWVhcj48UmVj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</w:fldData>
        </w:fldChar>
      </w:r>
      <w:r w:rsidR="00933167">
        <w:instrText xml:space="preserve"> ADDIN REFMGR.CITE </w:instrText>
      </w:r>
      <w:r w:rsidR="00933167">
        <w:fldChar w:fldCharType="begin">
          <w:fldData xml:space="preserve">PFJlZm1hbj48Q2l0ZT48QXV0aG9yPkF6YWxpPC9BdXRob3I+PFllYXI+MjAxMzwvWWVhcj48UmVj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</w:fldData>
        </w:fldChar>
      </w:r>
      <w:r w:rsidR="00933167">
        <w:instrText xml:space="preserve"> ADDIN EN.CITE.DATA </w:instrText>
      </w:r>
      <w:r w:rsidR="00933167">
        <w:fldChar w:fldCharType="end"/>
      </w:r>
      <w:r w:rsidR="00933167">
        <w:fldChar w:fldCharType="separate"/>
      </w:r>
      <w:r w:rsidR="00933167">
        <w:rPr>
          <w:noProof/>
        </w:rPr>
        <w:t>[15]</w:t>
      </w:r>
      <w:r w:rsidR="00933167">
        <w:fldChar w:fldCharType="end"/>
      </w:r>
      <w:r w:rsidR="007E2E0B">
        <w:t>.</w:t>
      </w:r>
      <w:r w:rsidR="00041D92">
        <w:t xml:space="preserve">  </w:t>
      </w:r>
      <w:r w:rsidR="00146A73">
        <w:t>An inverse association between 25(OH</w:t>
      </w:r>
      <w:proofErr w:type="gramStart"/>
      <w:r w:rsidR="00146A73">
        <w:t>)D</w:t>
      </w:r>
      <w:proofErr w:type="gramEnd"/>
      <w:r w:rsidR="00146A73">
        <w:t xml:space="preserve"> and disease activity (assessed by physician global assessment, PGA) has been reported in juvenile DM.</w:t>
      </w:r>
      <w:r w:rsidR="005E3F37">
        <w:t xml:space="preserve">  </w:t>
      </w:r>
      <w:r w:rsidR="00183B51">
        <w:t>However t</w:t>
      </w:r>
      <w:r w:rsidR="005E3F37">
        <w:t xml:space="preserve">he relationship was </w:t>
      </w:r>
      <w:r w:rsidR="00183B51">
        <w:t>weak</w:t>
      </w:r>
      <w:r w:rsidR="005C1CB2">
        <w:t xml:space="preserve"> </w:t>
      </w:r>
      <w:r w:rsidR="005E3F37">
        <w:t xml:space="preserve">with a 1cm change in PGA associated with </w:t>
      </w:r>
      <w:r w:rsidR="005C1CB2">
        <w:t xml:space="preserve">only </w:t>
      </w:r>
      <w:r w:rsidR="005E3F37">
        <w:t>a 1.7ng/ml change in 25(OH</w:t>
      </w:r>
      <w:proofErr w:type="gramStart"/>
      <w:r w:rsidR="005E3F37">
        <w:t>)D</w:t>
      </w:r>
      <w:proofErr w:type="gramEnd"/>
      <w:r w:rsidR="005E3F37">
        <w:t xml:space="preserve"> </w:t>
      </w:r>
      <w:r w:rsidR="00933167">
        <w:fldChar w:fldCharType="begin">
          <w:fldData xml:space="preserve">PFJlZm1hbj48Q2l0ZT48QXV0aG9yPlJvYmluc29uPC9BdXRob3I+PFllYXI+MjAxMjwvWWVhcj48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</w:fldData>
        </w:fldChar>
      </w:r>
      <w:r w:rsidR="00933167">
        <w:instrText xml:space="preserve"> ADDIN REFMGR.CITE </w:instrText>
      </w:r>
      <w:r w:rsidR="00933167">
        <w:fldChar w:fldCharType="begin">
          <w:fldData xml:space="preserve">PFJlZm1hbj48Q2l0ZT48QXV0aG9yPlJvYmluc29uPC9BdXRob3I+PFllYXI+MjAxMjwvWWVhcj48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</w:fldData>
        </w:fldChar>
      </w:r>
      <w:r w:rsidR="00933167">
        <w:instrText xml:space="preserve"> ADDIN EN.CITE.DATA </w:instrText>
      </w:r>
      <w:r w:rsidR="00933167">
        <w:fldChar w:fldCharType="end"/>
      </w:r>
      <w:r w:rsidR="00933167">
        <w:fldChar w:fldCharType="separate"/>
      </w:r>
      <w:r w:rsidR="00933167">
        <w:rPr>
          <w:noProof/>
        </w:rPr>
        <w:t>[62]</w:t>
      </w:r>
      <w:r w:rsidR="00933167">
        <w:fldChar w:fldCharType="end"/>
      </w:r>
      <w:r w:rsidR="005E3F37">
        <w:t>.</w:t>
      </w:r>
      <w:r w:rsidR="00DB3E1F">
        <w:t xml:space="preserve"> </w:t>
      </w:r>
      <w:r w:rsidR="00CC79A7">
        <w:t xml:space="preserve">Similarly to </w:t>
      </w:r>
      <w:proofErr w:type="spellStart"/>
      <w:r w:rsidR="00CC79A7">
        <w:t>Sjogren’s</w:t>
      </w:r>
      <w:proofErr w:type="spellEnd"/>
      <w:r w:rsidR="00CC79A7">
        <w:t xml:space="preserve"> syndrome </w:t>
      </w:r>
      <w:r w:rsidR="00CC79A7" w:rsidRPr="004B4FAF">
        <w:t xml:space="preserve">there </w:t>
      </w:r>
      <w:r w:rsidR="004B4FAF" w:rsidRPr="004B4FAF">
        <w:t>are</w:t>
      </w:r>
      <w:r w:rsidR="00CC79A7" w:rsidRPr="004B4FAF">
        <w:t xml:space="preserve"> </w:t>
      </w:r>
      <w:r w:rsidR="00DB3E1F">
        <w:t>also</w:t>
      </w:r>
      <w:r w:rsidR="00CC79A7" w:rsidRPr="004B4FAF">
        <w:t xml:space="preserve"> no association</w:t>
      </w:r>
      <w:r w:rsidR="004B4FAF" w:rsidRPr="004B4FAF">
        <w:t>s</w:t>
      </w:r>
      <w:r w:rsidR="00CC79A7" w:rsidRPr="004B4FAF">
        <w:t xml:space="preserve"> between VDR polymorphisms and IIM</w:t>
      </w:r>
      <w:r w:rsidR="00397F76" w:rsidRPr="004B4FAF">
        <w:t xml:space="preserve">.  </w:t>
      </w:r>
      <w:r w:rsidR="00F42DB0" w:rsidRPr="004B4FAF">
        <w:t xml:space="preserve">In a Hungarian study of 89 DM and PM patients there we no differences in </w:t>
      </w:r>
      <w:r w:rsidR="00EC6139" w:rsidRPr="004B4FAF">
        <w:t xml:space="preserve">either </w:t>
      </w:r>
      <w:r w:rsidR="00183B51">
        <w:t>VDR</w:t>
      </w:r>
      <w:r w:rsidR="00F42DB0">
        <w:t xml:space="preserve"> polymorphisms or haplotypes between the </w:t>
      </w:r>
      <w:r w:rsidR="0052562A">
        <w:t xml:space="preserve">IIM </w:t>
      </w:r>
      <w:r w:rsidR="00F42DB0">
        <w:t xml:space="preserve">patients and healthy subjects </w:t>
      </w:r>
      <w:r w:rsidR="00933167">
        <w:fldChar w:fldCharType="begin">
          <w:fldData xml:space="preserve">PFJlZm1hbj48Q2l0ZT48QXV0aG9yPkJvZG9raTwvQXV0aG9yPjxZZWFyPjIwMTU8L1llYXI+PFJl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</w:fldData>
        </w:fldChar>
      </w:r>
      <w:r w:rsidR="00933167">
        <w:instrText xml:space="preserve"> ADDIN REFMGR.CITE </w:instrText>
      </w:r>
      <w:r w:rsidR="00933167">
        <w:fldChar w:fldCharType="begin">
          <w:fldData xml:space="preserve">PFJlZm1hbj48Q2l0ZT48QXV0aG9yPkJvZG9raTwvQXV0aG9yPjxZZWFyPjIwMTU8L1llYXI+PFJl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</w:fldData>
        </w:fldChar>
      </w:r>
      <w:r w:rsidR="00933167">
        <w:instrText xml:space="preserve"> ADDIN EN.CITE.DATA </w:instrText>
      </w:r>
      <w:r w:rsidR="00933167">
        <w:fldChar w:fldCharType="end"/>
      </w:r>
      <w:r w:rsidR="00933167">
        <w:fldChar w:fldCharType="separate"/>
      </w:r>
      <w:r w:rsidR="00933167">
        <w:rPr>
          <w:noProof/>
        </w:rPr>
        <w:t>[63]</w:t>
      </w:r>
      <w:r w:rsidR="00933167">
        <w:fldChar w:fldCharType="end"/>
      </w:r>
      <w:r w:rsidR="00F42DB0">
        <w:t>.</w:t>
      </w:r>
      <w:r w:rsidR="00CD57DE">
        <w:t xml:space="preserve">  </w:t>
      </w:r>
      <w:r w:rsidR="0052562A">
        <w:t>Whilst t</w:t>
      </w:r>
      <w:r w:rsidR="00CD57DE">
        <w:t xml:space="preserve">here are </w:t>
      </w:r>
      <w:r w:rsidR="005C1CB2">
        <w:t xml:space="preserve">also </w:t>
      </w:r>
      <w:r w:rsidR="00CD57DE">
        <w:t xml:space="preserve">no intervention studies of vitamin D in IIM, a single </w:t>
      </w:r>
      <w:r w:rsidR="00CD57DE" w:rsidRPr="00CD57DE">
        <w:rPr>
          <w:i/>
        </w:rPr>
        <w:t>in vitro</w:t>
      </w:r>
      <w:r w:rsidR="00CD57DE">
        <w:t xml:space="preserve"> study suggests that vitamin D may be able to module the inflammatory response.  </w:t>
      </w:r>
      <w:r w:rsidR="00B308C8">
        <w:t xml:space="preserve">The cytokine CXCL-10 is released from skeletal muscle in response to pro-inflammatory </w:t>
      </w:r>
      <w:r w:rsidR="0052562A">
        <w:t>cytokines and</w:t>
      </w:r>
      <w:r w:rsidR="0050737B">
        <w:t xml:space="preserve"> is increased in the serum of IIM patients.  VDR agonist</w:t>
      </w:r>
      <w:r w:rsidR="005F53F0">
        <w:t>s</w:t>
      </w:r>
      <w:r w:rsidR="0050737B">
        <w:t xml:space="preserve"> can decrease CXCL-10 secretion</w:t>
      </w:r>
      <w:r w:rsidR="0052562A">
        <w:t xml:space="preserve"> by human skeletal myocytes </w:t>
      </w:r>
      <w:r w:rsidR="0050737B">
        <w:t>in response to stimul</w:t>
      </w:r>
      <w:r w:rsidR="0052562A">
        <w:t>i</w:t>
      </w:r>
      <w:r w:rsidR="0050737B">
        <w:t xml:space="preserve"> </w:t>
      </w:r>
      <w:r w:rsidR="00933167">
        <w:fldChar w:fldCharType="begin">
          <w:fldData xml:space="preserve">PFJlZm1hbj48Q2l0ZT48QXV0aG9yPkRpPC9BdXRob3I+PFllYXI+MjAxMzwvWWVhcj48UmVjTnVt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</w:fldData>
        </w:fldChar>
      </w:r>
      <w:r w:rsidR="00933167">
        <w:instrText xml:space="preserve"> ADDIN REFMGR.CITE </w:instrText>
      </w:r>
      <w:r w:rsidR="00933167">
        <w:fldChar w:fldCharType="begin">
          <w:fldData xml:space="preserve">PFJlZm1hbj48Q2l0ZT48QXV0aG9yPkRpPC9BdXRob3I+PFllYXI+MjAxMzwvWWVhcj48UmVjTnVt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</w:fldData>
        </w:fldChar>
      </w:r>
      <w:r w:rsidR="00933167">
        <w:instrText xml:space="preserve"> ADDIN EN.CITE.DATA </w:instrText>
      </w:r>
      <w:r w:rsidR="00933167">
        <w:fldChar w:fldCharType="end"/>
      </w:r>
      <w:r w:rsidR="00933167">
        <w:fldChar w:fldCharType="separate"/>
      </w:r>
      <w:r w:rsidR="00933167">
        <w:rPr>
          <w:noProof/>
        </w:rPr>
        <w:t>[64]</w:t>
      </w:r>
      <w:r w:rsidR="00933167">
        <w:fldChar w:fldCharType="end"/>
      </w:r>
      <w:r w:rsidR="0050737B">
        <w:t>.</w:t>
      </w:r>
    </w:p>
    <w:p w14:paraId="53DDE44B" w14:textId="79CD6816" w:rsidR="006C2AFB" w:rsidRPr="00564214" w:rsidRDefault="007266AF" w:rsidP="0028220C">
      <w:pPr>
        <w:spacing w:line="480" w:lineRule="auto"/>
        <w:rPr>
          <w:b/>
        </w:rPr>
      </w:pPr>
      <w:r w:rsidRPr="00564214">
        <w:rPr>
          <w:b/>
        </w:rPr>
        <w:t>Systemic Sclerosis</w:t>
      </w:r>
      <w:r w:rsidR="00140D38">
        <w:rPr>
          <w:b/>
        </w:rPr>
        <w:t xml:space="preserve"> (</w:t>
      </w:r>
      <w:proofErr w:type="spellStart"/>
      <w:r w:rsidR="00140D38">
        <w:rPr>
          <w:b/>
        </w:rPr>
        <w:t>SSc</w:t>
      </w:r>
      <w:proofErr w:type="spellEnd"/>
      <w:r w:rsidR="00140D38">
        <w:rPr>
          <w:b/>
        </w:rPr>
        <w:t>)</w:t>
      </w:r>
    </w:p>
    <w:p w14:paraId="028BE3F9" w14:textId="5FC23712" w:rsidR="00032CFB" w:rsidRDefault="00032CFB" w:rsidP="0028220C">
      <w:pPr>
        <w:spacing w:line="480" w:lineRule="auto"/>
      </w:pPr>
      <w:r>
        <w:t xml:space="preserve">The </w:t>
      </w:r>
      <w:r w:rsidR="00702706">
        <w:t xml:space="preserve">potential </w:t>
      </w:r>
      <w:r>
        <w:t>relationship between vitamin D and skin fibrosis is complex</w:t>
      </w:r>
      <w:r w:rsidR="00702706">
        <w:t xml:space="preserve"> and beyond the scope of this review</w:t>
      </w:r>
      <w:r>
        <w:t xml:space="preserve">.  </w:t>
      </w:r>
      <w:r w:rsidR="00702706">
        <w:t>Notably, t</w:t>
      </w:r>
      <w:r>
        <w:t xml:space="preserve">he pro-fibrotic cytokine transforming growth factor-beta 1 (TGF-β1) is </w:t>
      </w:r>
      <w:r>
        <w:lastRenderedPageBreak/>
        <w:t>increased in the serum of vitamin D deficient s</w:t>
      </w:r>
      <w:r w:rsidR="00BB259F">
        <w:t>ubjects</w:t>
      </w:r>
      <w:r w:rsidR="00E9608F">
        <w:t>,</w:t>
      </w:r>
      <w:r w:rsidR="00702706">
        <w:t xml:space="preserve"> and the</w:t>
      </w:r>
      <w:r w:rsidR="00BB259F">
        <w:t xml:space="preserve"> </w:t>
      </w:r>
      <w:r w:rsidR="00702706">
        <w:t>pro-fibrotic effect of TGF-β1 on epithelial fibroblasts is attenuated by exposure to 1</w:t>
      </w:r>
      <w:proofErr w:type="gramStart"/>
      <w:r w:rsidR="00702706">
        <w:t>,25</w:t>
      </w:r>
      <w:proofErr w:type="gramEnd"/>
      <w:r w:rsidR="00702706">
        <w:t>(OH)</w:t>
      </w:r>
      <w:r w:rsidR="00702706" w:rsidRPr="006D133F">
        <w:rPr>
          <w:vertAlign w:val="subscript"/>
        </w:rPr>
        <w:t>2</w:t>
      </w:r>
      <w:r w:rsidR="00702706">
        <w:t>D</w:t>
      </w:r>
      <w:r w:rsidR="00702706" w:rsidRPr="006D133F">
        <w:rPr>
          <w:vertAlign w:val="subscript"/>
        </w:rPr>
        <w:t>3</w:t>
      </w:r>
      <w:r w:rsidR="00702706">
        <w:t xml:space="preserve"> </w:t>
      </w:r>
      <w:r w:rsidR="00933167">
        <w:fldChar w:fldCharType="begin">
          <w:fldData xml:space="preserve">PFJlZm1hbj48Q2l0ZT48QXV0aG9yPklzaWs8L0F1dGhvcj48WWVhcj4yMDEyPC9ZZWFyPjxSZWNO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</w:fldData>
        </w:fldChar>
      </w:r>
      <w:r w:rsidR="00933167">
        <w:instrText xml:space="preserve"> ADDIN REFMGR.CITE </w:instrText>
      </w:r>
      <w:r w:rsidR="00933167">
        <w:fldChar w:fldCharType="begin">
          <w:fldData xml:space="preserve">PFJlZm1hbj48Q2l0ZT48QXV0aG9yPklzaWs8L0F1dGhvcj48WWVhcj4yMDEyPC9ZZWFyPjxSZWNO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</w:fldData>
        </w:fldChar>
      </w:r>
      <w:r w:rsidR="00933167">
        <w:instrText xml:space="preserve"> ADDIN EN.CITE.DATA </w:instrText>
      </w:r>
      <w:r w:rsidR="00933167">
        <w:fldChar w:fldCharType="end"/>
      </w:r>
      <w:r w:rsidR="00933167">
        <w:fldChar w:fldCharType="separate"/>
      </w:r>
      <w:r w:rsidR="00933167">
        <w:rPr>
          <w:noProof/>
        </w:rPr>
        <w:t>[65-68]</w:t>
      </w:r>
      <w:r w:rsidR="00933167">
        <w:fldChar w:fldCharType="end"/>
      </w:r>
      <w:r>
        <w:t>.</w:t>
      </w:r>
      <w:r w:rsidR="000F45DF">
        <w:t xml:space="preserve">  Within fibroblasts</w:t>
      </w:r>
      <w:r w:rsidR="00DB3E1F">
        <w:t>,</w:t>
      </w:r>
      <w:r w:rsidR="000F45DF">
        <w:t xml:space="preserve"> TGF-</w:t>
      </w:r>
      <w:r w:rsidR="000F45DF" w:rsidRPr="000F45DF">
        <w:t xml:space="preserve"> </w:t>
      </w:r>
      <w:r w:rsidR="000F45DF">
        <w:t xml:space="preserve">β1 signals via the phosphorylation of </w:t>
      </w:r>
      <w:r w:rsidR="007C0587">
        <w:t xml:space="preserve">the </w:t>
      </w:r>
      <w:r w:rsidR="000F45DF">
        <w:t>Smad3</w:t>
      </w:r>
      <w:r w:rsidR="00702706">
        <w:t xml:space="preserve"> pathway</w:t>
      </w:r>
      <w:r w:rsidR="007C0587">
        <w:t>.</w:t>
      </w:r>
      <w:r w:rsidR="007E730A">
        <w:t xml:space="preserve">  </w:t>
      </w:r>
      <w:r w:rsidR="00E9608F">
        <w:t xml:space="preserve">In animal models </w:t>
      </w:r>
      <w:r w:rsidR="007E730A" w:rsidRPr="000006FA">
        <w:t xml:space="preserve">vitamin D analogues has been </w:t>
      </w:r>
      <w:r w:rsidR="00E9608F">
        <w:t>reduce</w:t>
      </w:r>
      <w:r w:rsidR="007E730A" w:rsidRPr="000006FA">
        <w:t xml:space="preserve"> skin fibrosis </w:t>
      </w:r>
      <w:r w:rsidR="00BB259F">
        <w:t xml:space="preserve">via activation of the Th2 pathway </w:t>
      </w:r>
      <w:r w:rsidR="00933167">
        <w:fldChar w:fldCharType="begin">
          <w:fldData xml:space="preserve">PFJlZm1hbj48Q2l0ZT48QXV0aG9yPlVzYXRlZ3VpPC9BdXRob3I+PFllYXI+MjAxNDwvWWVhcj48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</w:fldData>
        </w:fldChar>
      </w:r>
      <w:r w:rsidR="00933167">
        <w:instrText xml:space="preserve"> ADDIN REFMGR.CITE </w:instrText>
      </w:r>
      <w:r w:rsidR="00933167">
        <w:fldChar w:fldCharType="begin">
          <w:fldData xml:space="preserve">PFJlZm1hbj48Q2l0ZT48QXV0aG9yPlVzYXRlZ3VpPC9BdXRob3I+PFllYXI+MjAxNDwvWWVhcj48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</w:fldData>
        </w:fldChar>
      </w:r>
      <w:r w:rsidR="00933167">
        <w:instrText xml:space="preserve"> ADDIN EN.CITE.DATA </w:instrText>
      </w:r>
      <w:r w:rsidR="00933167">
        <w:fldChar w:fldCharType="end"/>
      </w:r>
      <w:r w:rsidR="00933167">
        <w:fldChar w:fldCharType="separate"/>
      </w:r>
      <w:r w:rsidR="00933167">
        <w:rPr>
          <w:noProof/>
        </w:rPr>
        <w:t>[69]</w:t>
      </w:r>
      <w:r w:rsidR="00933167">
        <w:fldChar w:fldCharType="end"/>
      </w:r>
      <w:r w:rsidR="000006FA">
        <w:t>.</w:t>
      </w:r>
    </w:p>
    <w:p w14:paraId="4BB568F3" w14:textId="0944371F" w:rsidR="00037014" w:rsidRDefault="000D5049" w:rsidP="0028220C">
      <w:pPr>
        <w:spacing w:line="480" w:lineRule="auto"/>
      </w:pPr>
      <w:r>
        <w:t xml:space="preserve">A number of studies have identified that vitamin D deficiency is common in </w:t>
      </w:r>
      <w:proofErr w:type="spellStart"/>
      <w:r w:rsidR="00140D38">
        <w:t>SS</w:t>
      </w:r>
      <w:r w:rsidR="00A17C76">
        <w:t>c</w:t>
      </w:r>
      <w:proofErr w:type="spellEnd"/>
      <w:r w:rsidR="001E31F4">
        <w:t xml:space="preserve"> </w:t>
      </w:r>
      <w:r w:rsidR="00933167">
        <w:fldChar w:fldCharType="begin">
          <w:fldData xml:space="preserve">PFJlZm1hbj48Q2l0ZT48QXV0aG9yPkNhcmFtYXNjaGk8L0F1dGhvcj48WWVhcj4yMDEwPC9ZZWFy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</w:fldData>
        </w:fldChar>
      </w:r>
      <w:r w:rsidR="00933167">
        <w:instrText xml:space="preserve"> ADDIN REFMGR.CITE </w:instrText>
      </w:r>
      <w:r w:rsidR="00933167">
        <w:fldChar w:fldCharType="begin">
          <w:fldData xml:space="preserve">PFJlZm1hbj48Q2l0ZT48QXV0aG9yPkNhcmFtYXNjaGk8L0F1dGhvcj48WWVhcj4yMDEwPC9ZZWFy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</w:fldData>
        </w:fldChar>
      </w:r>
      <w:r w:rsidR="00933167">
        <w:instrText xml:space="preserve"> ADDIN EN.CITE.DATA </w:instrText>
      </w:r>
      <w:r w:rsidR="00933167">
        <w:fldChar w:fldCharType="end"/>
      </w:r>
      <w:r w:rsidR="00933167">
        <w:fldChar w:fldCharType="separate"/>
      </w:r>
      <w:r w:rsidR="00933167">
        <w:rPr>
          <w:noProof/>
        </w:rPr>
        <w:t>[70-72]</w:t>
      </w:r>
      <w:r w:rsidR="00933167">
        <w:fldChar w:fldCharType="end"/>
      </w:r>
      <w:r>
        <w:t xml:space="preserve">.  </w:t>
      </w:r>
      <w:proofErr w:type="spellStart"/>
      <w:r w:rsidR="005F53F0">
        <w:t>Arnson</w:t>
      </w:r>
      <w:proofErr w:type="spellEnd"/>
      <w:r w:rsidR="005F53F0">
        <w:t xml:space="preserve"> </w:t>
      </w:r>
      <w:proofErr w:type="gramStart"/>
      <w:r w:rsidR="005F53F0" w:rsidRPr="005F53F0">
        <w:rPr>
          <w:i/>
        </w:rPr>
        <w:t>et</w:t>
      </w:r>
      <w:proofErr w:type="gramEnd"/>
      <w:r w:rsidR="005F53F0" w:rsidRPr="005F53F0">
        <w:rPr>
          <w:i/>
        </w:rPr>
        <w:t>. al.</w:t>
      </w:r>
      <w:r w:rsidR="005F53F0">
        <w:t xml:space="preserve"> (2011) measured 25(OH</w:t>
      </w:r>
      <w:proofErr w:type="gramStart"/>
      <w:r w:rsidR="005F53F0">
        <w:t>)D</w:t>
      </w:r>
      <w:proofErr w:type="gramEnd"/>
      <w:r w:rsidR="005F53F0">
        <w:t xml:space="preserve"> in 327 European </w:t>
      </w:r>
      <w:proofErr w:type="spellStart"/>
      <w:r w:rsidR="00140D38">
        <w:t>SSc</w:t>
      </w:r>
      <w:proofErr w:type="spellEnd"/>
      <w:r w:rsidR="005F53F0">
        <w:t xml:space="preserve"> patients and 141 healthy controls.  In this study </w:t>
      </w:r>
      <w:r w:rsidR="001E31F4">
        <w:t>vitamin D levels were significantly lower in patients compared to controls (13.5[9.0] vs. 21.6[9.7]ng/ml) and were inversely associated with the severity of skin fib</w:t>
      </w:r>
      <w:r w:rsidR="007722FD">
        <w:t xml:space="preserve">rosis </w:t>
      </w:r>
      <w:r w:rsidR="00933167">
        <w:fldChar w:fldCharType="begin">
          <w:fldData xml:space="preserve">PFJlZm1hbj48Q2l0ZT48QXV0aG9yPkFybnNvbjwvQXV0aG9yPjxZZWFyPjIwMTE8L1llYXI+PFJl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</w:fldData>
        </w:fldChar>
      </w:r>
      <w:r w:rsidR="00933167">
        <w:instrText xml:space="preserve"> ADDIN REFMGR.CITE </w:instrText>
      </w:r>
      <w:r w:rsidR="00933167">
        <w:fldChar w:fldCharType="begin">
          <w:fldData xml:space="preserve">PFJlZm1hbj48Q2l0ZT48QXV0aG9yPkFybnNvbjwvQXV0aG9yPjxZZWFyPjIwMTE8L1llYXI+PFJl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</w:fldData>
        </w:fldChar>
      </w:r>
      <w:r w:rsidR="00933167">
        <w:instrText xml:space="preserve"> ADDIN EN.CITE.DATA </w:instrText>
      </w:r>
      <w:r w:rsidR="00933167">
        <w:fldChar w:fldCharType="end"/>
      </w:r>
      <w:r w:rsidR="00933167">
        <w:fldChar w:fldCharType="separate"/>
      </w:r>
      <w:r w:rsidR="00933167">
        <w:rPr>
          <w:noProof/>
        </w:rPr>
        <w:t>[73]</w:t>
      </w:r>
      <w:r w:rsidR="00933167">
        <w:fldChar w:fldCharType="end"/>
      </w:r>
      <w:r w:rsidR="007722FD">
        <w:t xml:space="preserve">.  </w:t>
      </w:r>
      <w:r w:rsidR="003D6D4C">
        <w:t>Whilst</w:t>
      </w:r>
      <w:r>
        <w:t xml:space="preserve"> reduced cutaneous synthesis due to skin thickening and reduced intestinal absorption </w:t>
      </w:r>
      <w:r w:rsidR="003D6D4C">
        <w:t xml:space="preserve">have been postulated to contribute to vitamin D deficiency, analysis of vitamin D metabolites suggests that </w:t>
      </w:r>
      <w:r w:rsidR="005C1CB2">
        <w:t>these</w:t>
      </w:r>
      <w:r w:rsidR="003D6D4C">
        <w:t xml:space="preserve"> </w:t>
      </w:r>
      <w:r w:rsidR="003D6D4C" w:rsidRPr="003D6D4C">
        <w:t xml:space="preserve">processes </w:t>
      </w:r>
      <w:r w:rsidR="005C1CB2">
        <w:t xml:space="preserve">actually </w:t>
      </w:r>
      <w:r w:rsidR="003D6D4C" w:rsidRPr="003D6D4C">
        <w:t xml:space="preserve">remain intact </w:t>
      </w:r>
      <w:r w:rsidR="00933167">
        <w:fldChar w:fldCharType="begin"/>
      </w:r>
      <w:r w:rsidR="00933167">
        <w:instrText xml:space="preserve"> ADDIN REFMGR.CITE &lt;Refman&gt;&lt;Cite&gt;&lt;Author&gt;Serup&lt;/Author&gt;&lt;Year&gt;1985&lt;/Year&gt;&lt;RecNum&gt;1798&lt;/RecNum&gt;&lt;IDText&gt;Vitamin D metabolites in generalized scleroderma. Evidence of a normal cutaneous and intestinal supply with vitamin D&lt;/IDText&gt;&lt;MDL Ref_Type="Journal"&gt;&lt;Ref_Type&gt;Journal&lt;/Ref_Type&gt;&lt;Ref_ID&gt;1798&lt;/Ref_ID&gt;&lt;Title_Primary&gt;Vitamin D metabolites in generalized scleroderma. Evidence of a normal cutaneous and intestinal supply with vitamin D&lt;/Title_Primary&gt;&lt;Authors_Primary&gt;Serup,J.&lt;/Authors_Primary&gt;&lt;Authors_Primary&gt;Hagdrup,H.&lt;/Authors_Primary&gt;&lt;Date_Primary&gt;1985&lt;/Date_Primary&gt;&lt;Keywords&gt;1,25-Dihydroxyvitamin D&lt;/Keywords&gt;&lt;Keywords&gt;25-hydroxyvitamin D&lt;/Keywords&gt;&lt;Keywords&gt;25-HYDROXYVITAMIN-D&lt;/Keywords&gt;&lt;Keywords&gt;Adult&lt;/Keywords&gt;&lt;Keywords&gt;Aged&lt;/Keywords&gt;&lt;Keywords&gt;Calcinosis&lt;/Keywords&gt;&lt;Keywords&gt;D-BINDING-PROTEIN&lt;/Keywords&gt;&lt;Keywords&gt;DISEASE&lt;/Keywords&gt;&lt;Keywords&gt;Female&lt;/Keywords&gt;&lt;Keywords&gt;HUMANS&lt;/Keywords&gt;&lt;Keywords&gt;Intestinal Absorption&lt;/Keywords&gt;&lt;Keywords&gt;Intestines&lt;/Keywords&gt;&lt;Keywords&gt;Male&lt;/Keywords&gt;&lt;Keywords&gt;metabolism&lt;/Keywords&gt;&lt;Keywords&gt;METABOLITES&lt;/Keywords&gt;&lt;Keywords&gt;Middle Aged&lt;/Keywords&gt;&lt;Keywords&gt;Renal&lt;/Keywords&gt;&lt;Keywords&gt;scleroderma&lt;/Keywords&gt;&lt;Keywords&gt;Scleroderma,Systemic&lt;/Keywords&gt;&lt;Keywords&gt;Serum&lt;/Keywords&gt;&lt;Keywords&gt;skin&lt;/Keywords&gt;&lt;Keywords&gt;Skin Diseases&lt;/Keywords&gt;&lt;Keywords&gt;Vitamin D&lt;/Keywords&gt;&lt;Keywords&gt;Vitamin D metabolites&lt;/Keywords&gt;&lt;Keywords&gt;Vitamin D-Binding Protein&lt;/Keywords&gt;&lt;Keywords&gt;VITAMIN-D&lt;/Keywords&gt;&lt;Reprint&gt;Not in File&lt;/Reprint&gt;&lt;Start_Page&gt;343&lt;/Start_Page&gt;&lt;End_Page&gt;345&lt;/End_Page&gt;&lt;Periodical&gt;Acta Derm.Venereol.&lt;/Periodical&gt;&lt;Volume&gt;65&lt;/Volume&gt;&lt;Issue&gt;4&lt;/Issue&gt;&lt;Web_URL&gt;PM:2413693&lt;/Web_URL&gt;&lt;ZZ_JournalFull&gt;&lt;f name="System"&gt;Acta Dermato-Venereologica&lt;/f&gt;&lt;/ZZ_JournalFull&gt;&lt;ZZ_JournalStdAbbrev&gt;&lt;f name="System"&gt;Acta Derm.Venereol.&lt;/f&gt;&lt;/ZZ_JournalStdAbbrev&gt;&lt;ZZ_WorkformID&gt;1&lt;/ZZ_WorkformID&gt;&lt;/MDL&gt;&lt;/Cite&gt;&lt;/Refman&gt;</w:instrText>
      </w:r>
      <w:r w:rsidR="00933167">
        <w:fldChar w:fldCharType="separate"/>
      </w:r>
      <w:r w:rsidR="00933167">
        <w:rPr>
          <w:noProof/>
        </w:rPr>
        <w:t>[74]</w:t>
      </w:r>
      <w:r w:rsidR="00933167">
        <w:fldChar w:fldCharType="end"/>
      </w:r>
      <w:r w:rsidRPr="003D6D4C">
        <w:t xml:space="preserve">.  </w:t>
      </w:r>
      <w:r w:rsidR="00CD3315" w:rsidRPr="003D6D4C">
        <w:t>Anti-vitamin</w:t>
      </w:r>
      <w:r w:rsidR="00CD3315">
        <w:t xml:space="preserve"> D antibodies are prevalent in</w:t>
      </w:r>
      <w:r w:rsidR="00140D38">
        <w:t xml:space="preserve"> </w:t>
      </w:r>
      <w:proofErr w:type="spellStart"/>
      <w:r w:rsidR="00140D38">
        <w:t>SSc</w:t>
      </w:r>
      <w:proofErr w:type="spellEnd"/>
      <w:r w:rsidR="00084814">
        <w:t xml:space="preserve"> </w:t>
      </w:r>
      <w:r w:rsidR="00CD3315">
        <w:t xml:space="preserve">although there is no evidence that they contribute to disease development or progression </w:t>
      </w:r>
      <w:r w:rsidR="00933167">
        <w:fldChar w:fldCharType="begin">
          <w:fldData xml:space="preserve">PFJlZm1hbj48Q2l0ZT48QXV0aG9yPkNhcm1lbDwvQXV0aG9yPjxZZWFyPjIwMTU8L1llYXI+PFJl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</w:fldData>
        </w:fldChar>
      </w:r>
      <w:r w:rsidR="00933167">
        <w:instrText xml:space="preserve"> ADDIN REFMGR.CITE </w:instrText>
      </w:r>
      <w:r w:rsidR="00933167">
        <w:fldChar w:fldCharType="begin">
          <w:fldData xml:space="preserve">PFJlZm1hbj48Q2l0ZT48QXV0aG9yPkNhcm1lbDwvQXV0aG9yPjxZZWFyPjIwMTU8L1llYXI+PFJl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</w:fldData>
        </w:fldChar>
      </w:r>
      <w:r w:rsidR="00933167">
        <w:instrText xml:space="preserve"> ADDIN EN.CITE.DATA </w:instrText>
      </w:r>
      <w:r w:rsidR="00933167">
        <w:fldChar w:fldCharType="end"/>
      </w:r>
      <w:r w:rsidR="00933167">
        <w:fldChar w:fldCharType="separate"/>
      </w:r>
      <w:r w:rsidR="00933167">
        <w:rPr>
          <w:noProof/>
        </w:rPr>
        <w:t>[75]</w:t>
      </w:r>
      <w:r w:rsidR="00933167">
        <w:fldChar w:fldCharType="end"/>
      </w:r>
      <w:r w:rsidR="00CD3315">
        <w:t>.</w:t>
      </w:r>
    </w:p>
    <w:p w14:paraId="0988138A" w14:textId="245AC205" w:rsidR="006A4517" w:rsidRDefault="006A4517" w:rsidP="0028220C">
      <w:pPr>
        <w:spacing w:line="480" w:lineRule="auto"/>
      </w:pPr>
      <w:r>
        <w:t xml:space="preserve">A small study of oral calcitriol in scleroderma </w:t>
      </w:r>
      <w:r w:rsidR="005C1CB2">
        <w:t xml:space="preserve">spectrum disorders </w:t>
      </w:r>
      <w:r>
        <w:t>failed to show any benefit over placebo</w:t>
      </w:r>
      <w:r w:rsidR="00183B51">
        <w:t xml:space="preserve"> although</w:t>
      </w:r>
      <w:r>
        <w:t xml:space="preserve"> </w:t>
      </w:r>
      <w:r w:rsidR="00183B51">
        <w:t xml:space="preserve">only 2/27 patients </w:t>
      </w:r>
      <w:r>
        <w:t>had systemic sc</w:t>
      </w:r>
      <w:r w:rsidR="005C1CB2">
        <w:t xml:space="preserve">lerosis whilst 20 had </w:t>
      </w:r>
      <w:proofErr w:type="spellStart"/>
      <w:r w:rsidR="005C1CB2">
        <w:t>morphea</w:t>
      </w:r>
      <w:proofErr w:type="spellEnd"/>
      <w:r w:rsidR="00183B51">
        <w:t xml:space="preserve"> </w:t>
      </w:r>
      <w:r w:rsidR="00933167">
        <w:fldChar w:fldCharType="begin">
          <w:fldData xml:space="preserve">PFJlZm1hbj48Q2l0ZT48QXV0aG9yPkh1bHNob2Y8L0F1dGhvcj48WWVhcj4yMDAwPC9ZZWFyPjxS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</w:fldData>
        </w:fldChar>
      </w:r>
      <w:r w:rsidR="00933167">
        <w:instrText xml:space="preserve"> ADDIN REFMGR.CITE </w:instrText>
      </w:r>
      <w:r w:rsidR="00933167">
        <w:fldChar w:fldCharType="begin">
          <w:fldData xml:space="preserve">PFJlZm1hbj48Q2l0ZT48QXV0aG9yPkh1bHNob2Y8L0F1dGhvcj48WWVhcj4yMDAwPC9ZZWFyPjxS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</w:fldData>
        </w:fldChar>
      </w:r>
      <w:r w:rsidR="00933167">
        <w:instrText xml:space="preserve"> ADDIN EN.CITE.DATA </w:instrText>
      </w:r>
      <w:r w:rsidR="00933167">
        <w:fldChar w:fldCharType="end"/>
      </w:r>
      <w:r w:rsidR="00933167">
        <w:fldChar w:fldCharType="separate"/>
      </w:r>
      <w:r w:rsidR="00933167">
        <w:rPr>
          <w:noProof/>
        </w:rPr>
        <w:t>[76]</w:t>
      </w:r>
      <w:r w:rsidR="00933167">
        <w:fldChar w:fldCharType="end"/>
      </w:r>
      <w:r w:rsidR="005C1CB2">
        <w:t xml:space="preserve">.  </w:t>
      </w:r>
      <w:r w:rsidR="00716D6E">
        <w:t xml:space="preserve">Cutaneous calcinosis is an important feature of limited cutaneous </w:t>
      </w:r>
      <w:proofErr w:type="spellStart"/>
      <w:r w:rsidR="00084814">
        <w:t>SSc</w:t>
      </w:r>
      <w:proofErr w:type="spellEnd"/>
      <w:r w:rsidR="00716D6E">
        <w:t>.</w:t>
      </w:r>
      <w:r w:rsidR="00084814">
        <w:t xml:space="preserve">  Given that vitamin D regulates serum</w:t>
      </w:r>
      <w:r w:rsidR="00337D2F">
        <w:t xml:space="preserve"> calcium and mobilises calcium from bone it is important to </w:t>
      </w:r>
      <w:r w:rsidR="005C1CB2">
        <w:t xml:space="preserve">better understand any potential role of vitamin D in </w:t>
      </w:r>
      <w:proofErr w:type="spellStart"/>
      <w:r w:rsidR="00084814">
        <w:t>SSc</w:t>
      </w:r>
      <w:proofErr w:type="spellEnd"/>
      <w:r w:rsidR="005C1CB2">
        <w:t xml:space="preserve"> to </w:t>
      </w:r>
      <w:r w:rsidR="00337D2F">
        <w:t xml:space="preserve">ensure that vitamin D therapy does not </w:t>
      </w:r>
      <w:r w:rsidR="0090100C">
        <w:t>exacerbate</w:t>
      </w:r>
      <w:r w:rsidR="00337D2F">
        <w:t xml:space="preserve"> calcinosis.</w:t>
      </w:r>
    </w:p>
    <w:p w14:paraId="446256C5" w14:textId="77777777" w:rsidR="006C2AFB" w:rsidRDefault="006C2AFB" w:rsidP="0028220C">
      <w:pPr>
        <w:spacing w:line="480" w:lineRule="auto"/>
      </w:pPr>
      <w:r w:rsidRPr="008113BD">
        <w:rPr>
          <w:b/>
        </w:rPr>
        <w:t xml:space="preserve">Vitamin D </w:t>
      </w:r>
      <w:r w:rsidR="00E30027" w:rsidRPr="008113BD">
        <w:rPr>
          <w:b/>
        </w:rPr>
        <w:t>and</w:t>
      </w:r>
      <w:r w:rsidRPr="008113BD">
        <w:rPr>
          <w:b/>
        </w:rPr>
        <w:t xml:space="preserve"> CTD-r</w:t>
      </w:r>
      <w:r w:rsidR="00A83632" w:rsidRPr="008113BD">
        <w:rPr>
          <w:b/>
        </w:rPr>
        <w:t xml:space="preserve">elated comorbidity </w:t>
      </w:r>
    </w:p>
    <w:p w14:paraId="0BA7A1E8" w14:textId="77777777" w:rsidR="00A83632" w:rsidRPr="00F86B42" w:rsidRDefault="00A83632" w:rsidP="0028220C">
      <w:pPr>
        <w:spacing w:line="480" w:lineRule="auto"/>
        <w:rPr>
          <w:i/>
        </w:rPr>
      </w:pPr>
      <w:r w:rsidRPr="00F86B42">
        <w:rPr>
          <w:i/>
        </w:rPr>
        <w:t>Cardiovascular disease</w:t>
      </w:r>
    </w:p>
    <w:p w14:paraId="38FAE8B2" w14:textId="76C96FE4" w:rsidR="00A83632" w:rsidRDefault="00A83632" w:rsidP="0028220C">
      <w:pPr>
        <w:spacing w:line="480" w:lineRule="auto"/>
      </w:pPr>
      <w:r>
        <w:t>A common</w:t>
      </w:r>
      <w:r w:rsidR="005C1CB2">
        <w:t xml:space="preserve"> observation</w:t>
      </w:r>
      <w:r>
        <w:t xml:space="preserve"> amongst </w:t>
      </w:r>
      <w:r w:rsidR="00C74D29">
        <w:t xml:space="preserve">CTDs is an </w:t>
      </w:r>
      <w:r>
        <w:t xml:space="preserve">increased risk of cardiovascular disease (CVD).  In SLE </w:t>
      </w:r>
      <w:r w:rsidR="006A11CD">
        <w:t xml:space="preserve">the relative risk for myocardial infarction is around 2.5-fold across all age group but up to 52-fold in younger patients </w:t>
      </w:r>
      <w:r w:rsidR="00933167">
        <w:fldChar w:fldCharType="begin"/>
      </w:r>
      <w:r w:rsidR="00933167">
        <w:instrText xml:space="preserve"> ADDIN REFMGR.CITE &lt;Refman&gt;&lt;Cite&gt;&lt;Author&gt;Manzi&lt;/Author&gt;&lt;Year&gt;1997&lt;/Year&gt;&lt;RecNum&gt;13&lt;/RecNum&gt;&lt;IDText&gt;Age-specific Incidence Rates of Myocardial Infarction and Angina in Women with Systemic Lupus Erythematosus: Comparison with the Framingham Study&lt;/IDText&gt;&lt;MDL Ref_Type="Journal"&gt;&lt;Ref_Type&gt;Journal&lt;/Ref_Type&gt;&lt;Ref_ID&gt;13&lt;/Ref_ID&gt;&lt;Title_Primary&gt;Age-specific Incidence Rates of Myocardial Infarction and Angina in Women with Systemic Lupus Erythematosus: Comparison with the Framingham Study&lt;/Title_Primary&gt;&lt;Authors_Primary&gt;Manzi,Susan&lt;/Authors_Primary&gt;&lt;Authors_Primary&gt;Meilahn,Elaine N.&lt;/Authors_Primary&gt;&lt;Authors_Primary&gt;Rairie,Joan E.&lt;/Authors_Primary&gt;&lt;Authors_Primary&gt;Conte,Claudia G.&lt;/Authors_Primary&gt;&lt;Authors_Primary&gt;Medsger,Thomas A.,Jr.&lt;/Authors_Primary&gt;&lt;Authors_Primary&gt;Jansen-McWilliams,Linda&lt;/Authors_Primary&gt;&lt;Authors_Primary&gt;D&amp;apos;Agostino,Ralph B.&lt;/Authors_Primary&gt;&lt;Authors_Primary&gt;Kuller,Lewis H.&lt;/Authors_Primary&gt;&lt;Date_Primary&gt;1997/3/1&lt;/Date_Primary&gt;&lt;Keywords&gt;cardiovascular disease&lt;/Keywords&gt;&lt;Keywords&gt;Cohort&lt;/Keywords&gt;&lt;Keywords&gt;Lupus&lt;/Keywords&gt;&lt;Reprint&gt;Not in File&lt;/Reprint&gt;&lt;Start_Page&gt;408&lt;/Start_Page&gt;&lt;End_Page&gt;415&lt;/End_Page&gt;&lt;Periodical&gt;Am.J.Epidemiol.&lt;/Periodical&gt;&lt;Volume&gt;145&lt;/Volume&gt;&lt;Issue&gt;5&lt;/Issue&gt;&lt;Web_URL&gt;http://aje.oxfordjournals.org/cgi/content/abstract/145/5/408&lt;/Web_URL&gt;&lt;ZZ_JournalFull&gt;&lt;f name="System"&gt;American Journal of Epidemiology&lt;/f&gt;&lt;/ZZ_JournalFull&gt;&lt;ZZ_JournalStdAbbrev&gt;&lt;f name="System"&gt;Am.J.Epidemiol.&lt;/f&gt;&lt;/ZZ_JournalStdAbbrev&gt;&lt;ZZ_WorkformID&gt;1&lt;/ZZ_WorkformID&gt;&lt;/MDL&gt;&lt;/Cite&gt;&lt;/Refman&gt;</w:instrText>
      </w:r>
      <w:r w:rsidR="00933167">
        <w:fldChar w:fldCharType="separate"/>
      </w:r>
      <w:r w:rsidR="00933167">
        <w:rPr>
          <w:noProof/>
        </w:rPr>
        <w:t>[77]</w:t>
      </w:r>
      <w:r w:rsidR="00933167">
        <w:fldChar w:fldCharType="end"/>
      </w:r>
      <w:r w:rsidR="006A11CD">
        <w:t>.</w:t>
      </w:r>
      <w:r w:rsidR="001F65BA">
        <w:t xml:space="preserve">  Vitamin D deficiency is</w:t>
      </w:r>
      <w:r w:rsidR="00183EEA">
        <w:t xml:space="preserve"> </w:t>
      </w:r>
      <w:r w:rsidR="001F65BA">
        <w:t xml:space="preserve">a </w:t>
      </w:r>
      <w:r w:rsidR="00CE7228">
        <w:t xml:space="preserve">proposed </w:t>
      </w:r>
      <w:r w:rsidR="001F65BA">
        <w:t xml:space="preserve">risk factor for the development of CVD in the general population </w:t>
      </w:r>
      <w:r w:rsidR="00933167">
        <w:fldChar w:fldCharType="begin"/>
      </w:r>
      <w:r w:rsidR="00933167">
        <w:instrText xml:space="preserve"> ADDIN REFMGR.CITE &lt;Refman&gt;&lt;Cite&gt;&lt;Author&gt;Wang&lt;/Author&gt;&lt;Year&gt;2008&lt;/Year&gt;&lt;RecNum&gt;38&lt;/RecNum&gt;&lt;IDText&gt;Vitamin D deficiency and risk of cardiovascular disease&lt;/IDText&gt;&lt;MDL Ref_Type="Journal"&gt;&lt;Ref_Type&gt;Journal&lt;/Ref_Type&gt;&lt;Ref_ID&gt;38&lt;/Ref_ID&gt;&lt;Title_Primary&gt;Vitamin D deficiency and risk of cardiovascular disease&lt;/Title_Primary&gt;&lt;Authors_Primary&gt;Wang,Thomas J.&lt;/Authors_Primary&gt;&lt;Authors_Primary&gt;Pencina,Michael J.&lt;/Authors_Primary&gt;&lt;Authors_Primary&gt;Booth,Sarah L.&lt;/Authors_Primary&gt;&lt;Authors_Primary&gt;Jacques,Paul F.&lt;/Authors_Primary&gt;&lt;Authors_Primary&gt;Ingelsson,Erik&lt;/Authors_Primary&gt;&lt;Authors_Primary&gt;Lanier,Katherine&lt;/Authors_Primary&gt;&lt;Authors_Primary&gt;Benjamin,Emelia J.&lt;/Authors_Primary&gt;&lt;Authors_Primary&gt;D&amp;apos;Agostino,Ralph B.&lt;/Authors_Primary&gt;&lt;Authors_Primary&gt;Wolf,Myles&lt;/Authors_Primary&gt;&lt;Authors_Primary&gt;Vasan,Ramachandran S.&lt;/Authors_Primary&gt;&lt;Date_Primary&gt;2008/1/29&lt;/Date_Primary&gt;&lt;Keywords&gt;cardiovascular disease&lt;/Keywords&gt;&lt;Keywords&gt;endothelium&lt;/Keywords&gt;&lt;Keywords&gt;hypertension&lt;/Keywords&gt;&lt;Keywords&gt;Vitamin D&lt;/Keywords&gt;&lt;Keywords&gt;VITAMIN-D&lt;/Keywords&gt;&lt;Keywords&gt;vitamin D deficiency&lt;/Keywords&gt;&lt;Keywords&gt;D DEFICIENCY&lt;/Keywords&gt;&lt;Keywords&gt;deficiency&lt;/Keywords&gt;&lt;Keywords&gt;RISK&lt;/Keywords&gt;&lt;Keywords&gt;DISEASE&lt;/Keywords&gt;&lt;Reprint&gt;Not in File&lt;/Reprint&gt;&lt;Start_Page&gt;503&lt;/Start_Page&gt;&lt;End_Page&gt;511&lt;/End_Page&gt;&lt;Periodical&gt;Circulation&lt;/Periodical&gt;&lt;Volume&gt;117&lt;/Volume&gt;&lt;Issue&gt;4&lt;/Issue&gt;&lt;Web_URL&gt;http://circ.ahajournals.org/cgi/content/abstract/117/4/503&lt;/Web_URL&gt;&lt;ZZ_JournalFull&gt;&lt;f name="System"&gt;Circulation&lt;/f&gt;&lt;/ZZ_JournalFull&gt;&lt;ZZ_WorkformID&gt;1&lt;/ZZ_WorkformID&gt;&lt;/MDL&gt;&lt;/Cite&gt;&lt;/Refman&gt;</w:instrText>
      </w:r>
      <w:r w:rsidR="00933167">
        <w:fldChar w:fldCharType="separate"/>
      </w:r>
      <w:r w:rsidR="00933167">
        <w:rPr>
          <w:noProof/>
        </w:rPr>
        <w:t>[78]</w:t>
      </w:r>
      <w:r w:rsidR="00933167">
        <w:fldChar w:fldCharType="end"/>
      </w:r>
      <w:r w:rsidR="001F65BA">
        <w:t xml:space="preserve">.  In SLE, we have </w:t>
      </w:r>
      <w:r w:rsidR="00066A33">
        <w:t xml:space="preserve">demonstrated an association between aortic stiffness and vitamin D deficiency which may be mediated </w:t>
      </w:r>
      <w:r w:rsidR="00A347C9">
        <w:t xml:space="preserve">via increased disease activity </w:t>
      </w:r>
      <w:r w:rsidR="00933167">
        <w:fldChar w:fldCharType="begin">
          <w:fldData xml:space="preserve">PFJlZm1hbj48Q2l0ZT48QXV0aG9yPlJleW5vbGRzPC9BdXRob3I+PFllYXI+MjAxMjwvWWVhcj48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</w:fldData>
        </w:fldChar>
      </w:r>
      <w:r w:rsidR="00933167">
        <w:instrText xml:space="preserve"> ADDIN REFMGR.CITE </w:instrText>
      </w:r>
      <w:r w:rsidR="00933167">
        <w:fldChar w:fldCharType="begin">
          <w:fldData xml:space="preserve">PFJlZm1hbj48Q2l0ZT48QXV0aG9yPlJleW5vbGRzPC9BdXRob3I+PFllYXI+MjAxMjwvWWVhcj48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</w:fldData>
        </w:fldChar>
      </w:r>
      <w:r w:rsidR="00933167">
        <w:instrText xml:space="preserve"> ADDIN EN.CITE.DATA </w:instrText>
      </w:r>
      <w:r w:rsidR="00933167">
        <w:fldChar w:fldCharType="end"/>
      </w:r>
      <w:r w:rsidR="00933167">
        <w:fldChar w:fldCharType="separate"/>
      </w:r>
      <w:r w:rsidR="00933167">
        <w:rPr>
          <w:noProof/>
        </w:rPr>
        <w:t>[79]</w:t>
      </w:r>
      <w:r w:rsidR="00933167">
        <w:fldChar w:fldCharType="end"/>
      </w:r>
      <w:r w:rsidR="00066A33">
        <w:t xml:space="preserve">.  </w:t>
      </w:r>
      <w:proofErr w:type="spellStart"/>
      <w:r w:rsidR="00066A33">
        <w:t>Ravenell</w:t>
      </w:r>
      <w:proofErr w:type="spellEnd"/>
      <w:r w:rsidR="00066A33">
        <w:t xml:space="preserve"> </w:t>
      </w:r>
      <w:proofErr w:type="gramStart"/>
      <w:r w:rsidR="00066A33" w:rsidRPr="00066A33">
        <w:rPr>
          <w:i/>
        </w:rPr>
        <w:t>et</w:t>
      </w:r>
      <w:proofErr w:type="gramEnd"/>
      <w:r w:rsidR="00066A33" w:rsidRPr="00066A33">
        <w:rPr>
          <w:i/>
        </w:rPr>
        <w:t xml:space="preserve">. </w:t>
      </w:r>
      <w:proofErr w:type="gramStart"/>
      <w:r w:rsidR="00066A33" w:rsidRPr="00066A33">
        <w:rPr>
          <w:i/>
        </w:rPr>
        <w:t>al</w:t>
      </w:r>
      <w:proofErr w:type="gramEnd"/>
      <w:r w:rsidR="00066A33">
        <w:t xml:space="preserve"> </w:t>
      </w:r>
      <w:r w:rsidR="00066A33">
        <w:lastRenderedPageBreak/>
        <w:t xml:space="preserve">(2012) also found that lower vitamin D was associated with increased carotid plaque although in this study it was also associated with reduced disease activity </w:t>
      </w:r>
      <w:r w:rsidR="00933167">
        <w:fldChar w:fldCharType="begin">
          <w:fldData xml:space="preserve">PFJlZm1hbj48Q2l0ZT48QXV0aG9yPlJhdmVuZWxsPC9BdXRob3I+PFllYXI+MjAxMjwvWWVhcj48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</w:fldData>
        </w:fldChar>
      </w:r>
      <w:r w:rsidR="00933167">
        <w:instrText xml:space="preserve"> ADDIN REFMGR.CITE </w:instrText>
      </w:r>
      <w:r w:rsidR="00933167">
        <w:fldChar w:fldCharType="begin">
          <w:fldData xml:space="preserve">PFJlZm1hbj48Q2l0ZT48QXV0aG9yPlJhdmVuZWxsPC9BdXRob3I+PFllYXI+MjAxMjwvWWVhcj48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</w:fldData>
        </w:fldChar>
      </w:r>
      <w:r w:rsidR="00933167">
        <w:instrText xml:space="preserve"> ADDIN EN.CITE.DATA </w:instrText>
      </w:r>
      <w:r w:rsidR="00933167">
        <w:fldChar w:fldCharType="end"/>
      </w:r>
      <w:r w:rsidR="00933167">
        <w:fldChar w:fldCharType="separate"/>
      </w:r>
      <w:r w:rsidR="00933167">
        <w:rPr>
          <w:noProof/>
        </w:rPr>
        <w:t>[80]</w:t>
      </w:r>
      <w:r w:rsidR="00933167">
        <w:fldChar w:fldCharType="end"/>
      </w:r>
      <w:r w:rsidR="00066A33">
        <w:t>.</w:t>
      </w:r>
      <w:r w:rsidR="00B33F7A">
        <w:t xml:space="preserve">  The association between vitamin D and traditional CVD risk factors (e.g. hypertension, hyperlipidaemia, adiposity) is less clear.  Some groups have demonstrated an association </w:t>
      </w:r>
      <w:r w:rsidR="00933167">
        <w:fldChar w:fldCharType="begin">
          <w:fldData xml:space="preserve">PFJlZm1hbj48Q2l0ZT48QXV0aG9yPkxlcnRyYXRhbmFrdWw8L0F1dGhvcj48WWVhcj4yMDE0PC9Z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</w:fldData>
        </w:fldChar>
      </w:r>
      <w:r w:rsidR="00933167">
        <w:instrText xml:space="preserve"> ADDIN REFMGR.CITE </w:instrText>
      </w:r>
      <w:r w:rsidR="00933167">
        <w:fldChar w:fldCharType="begin">
          <w:fldData xml:space="preserve">PFJlZm1hbj48Q2l0ZT48QXV0aG9yPkxlcnRyYXRhbmFrdWw8L0F1dGhvcj48WWVhcj4yMDE0PC9Z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</w:fldData>
        </w:fldChar>
      </w:r>
      <w:r w:rsidR="00933167">
        <w:instrText xml:space="preserve"> ADDIN EN.CITE.DATA </w:instrText>
      </w:r>
      <w:r w:rsidR="00933167">
        <w:fldChar w:fldCharType="end"/>
      </w:r>
      <w:r w:rsidR="00933167">
        <w:fldChar w:fldCharType="separate"/>
      </w:r>
      <w:r w:rsidR="00933167">
        <w:rPr>
          <w:noProof/>
        </w:rPr>
        <w:t>[81]</w:t>
      </w:r>
      <w:r w:rsidR="00933167">
        <w:fldChar w:fldCharType="end"/>
      </w:r>
      <w:r w:rsidR="00B33F7A">
        <w:t xml:space="preserve"> whilst others have not </w:t>
      </w:r>
      <w:r w:rsidR="00933167">
        <w:fldChar w:fldCharType="begin">
          <w:fldData xml:space="preserve">PFJlZm1hbj48Q2l0ZT48QXV0aG9yPld1PC9BdXRob3I+PFllYXI+MjAwOTwvWWVhcj48UmVjTnVt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</w:fldData>
        </w:fldChar>
      </w:r>
      <w:r w:rsidR="00933167">
        <w:instrText xml:space="preserve"> ADDIN REFMGR.CITE </w:instrText>
      </w:r>
      <w:r w:rsidR="00933167">
        <w:fldChar w:fldCharType="begin">
          <w:fldData xml:space="preserve">PFJlZm1hbj48Q2l0ZT48QXV0aG9yPld1PC9BdXRob3I+PFllYXI+MjAwOTwvWWVhcj48UmVjTnVt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</w:fldData>
        </w:fldChar>
      </w:r>
      <w:r w:rsidR="00933167">
        <w:instrText xml:space="preserve"> ADDIN EN.CITE.DATA </w:instrText>
      </w:r>
      <w:r w:rsidR="00933167">
        <w:fldChar w:fldCharType="end"/>
      </w:r>
      <w:r w:rsidR="00933167">
        <w:fldChar w:fldCharType="separate"/>
      </w:r>
      <w:r w:rsidR="00933167">
        <w:rPr>
          <w:noProof/>
        </w:rPr>
        <w:t>[82]</w:t>
      </w:r>
      <w:r w:rsidR="00933167">
        <w:fldChar w:fldCharType="end"/>
      </w:r>
      <w:r w:rsidR="00D63939">
        <w:t xml:space="preserve">.  There are currently no published interventional studies to demonstrate that vitamin D can improve cardiovascular outcomes in CTDs.  </w:t>
      </w:r>
      <w:r w:rsidR="009D2D47">
        <w:t>However, i</w:t>
      </w:r>
      <w:r w:rsidR="00D63939">
        <w:t>n the general population a meta</w:t>
      </w:r>
      <w:r w:rsidR="004C4DAB">
        <w:t>-analysis</w:t>
      </w:r>
      <w:r w:rsidR="00D63939">
        <w:t xml:space="preserve"> of 22 trials demonstrated a </w:t>
      </w:r>
      <w:r w:rsidR="00F80DD1">
        <w:t>significant r</w:t>
      </w:r>
      <w:r w:rsidR="00D63939">
        <w:t xml:space="preserve">eduction in all-cause mortality </w:t>
      </w:r>
      <w:r w:rsidR="00183EEA">
        <w:t>but only a</w:t>
      </w:r>
      <w:r w:rsidR="00F80DD1">
        <w:t xml:space="preserve"> trend towards reduced cardiovascular mortality </w:t>
      </w:r>
      <w:r w:rsidR="00933167">
        <w:fldChar w:fldCharType="begin">
          <w:fldData xml:space="preserve">PFJlZm1hbj48Q2l0ZT48QXV0aG9yPkNob3dkaHVyeTwvQXV0aG9yPjxZZWFyPjIwMTQ8L1llYXI+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</w:fldData>
        </w:fldChar>
      </w:r>
      <w:r w:rsidR="00933167">
        <w:instrText xml:space="preserve"> ADDIN REFMGR.CITE </w:instrText>
      </w:r>
      <w:r w:rsidR="00933167">
        <w:fldChar w:fldCharType="begin">
          <w:fldData xml:space="preserve">PFJlZm1hbj48Q2l0ZT48QXV0aG9yPkNob3dkaHVyeTwvQXV0aG9yPjxZZWFyPjIwMTQ8L1llYXI+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</w:fldData>
        </w:fldChar>
      </w:r>
      <w:r w:rsidR="00933167">
        <w:instrText xml:space="preserve"> ADDIN EN.CITE.DATA </w:instrText>
      </w:r>
      <w:r w:rsidR="00933167">
        <w:fldChar w:fldCharType="end"/>
      </w:r>
      <w:r w:rsidR="00933167">
        <w:fldChar w:fldCharType="separate"/>
      </w:r>
      <w:r w:rsidR="00933167">
        <w:rPr>
          <w:noProof/>
        </w:rPr>
        <w:t>[83]</w:t>
      </w:r>
      <w:r w:rsidR="00933167">
        <w:fldChar w:fldCharType="end"/>
      </w:r>
      <w:r w:rsidR="00F80DD1">
        <w:t>.</w:t>
      </w:r>
      <w:r w:rsidR="004C4DAB">
        <w:t xml:space="preserve">  </w:t>
      </w:r>
      <w:r w:rsidR="00183EEA">
        <w:t>Similarly, t</w:t>
      </w:r>
      <w:r w:rsidR="004C4DAB">
        <w:t xml:space="preserve">he Women’s Health Initiative (WHI) interventional study of 36,282 post-menopausal women found that </w:t>
      </w:r>
      <w:r w:rsidR="00183EEA">
        <w:t xml:space="preserve">vitamin D </w:t>
      </w:r>
      <w:r w:rsidR="004C4DAB">
        <w:t xml:space="preserve">supplementation did not affect CVD risk </w:t>
      </w:r>
      <w:r w:rsidR="00933167">
        <w:fldChar w:fldCharType="begin">
          <w:fldData xml:space="preserve">PFJlZm1hbj48Q2l0ZT48QXV0aG9yPkNhdWxleTwvQXV0aG9yPjxZZWFyPjIwMTM8L1llYXI+PFJl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</w:fldData>
        </w:fldChar>
      </w:r>
      <w:r w:rsidR="00933167">
        <w:instrText xml:space="preserve"> ADDIN REFMGR.CITE </w:instrText>
      </w:r>
      <w:r w:rsidR="00933167">
        <w:fldChar w:fldCharType="begin">
          <w:fldData xml:space="preserve">PFJlZm1hbj48Q2l0ZT48QXV0aG9yPkNhdWxleTwvQXV0aG9yPjxZZWFyPjIwMTM8L1llYXI+PFJl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</w:fldData>
        </w:fldChar>
      </w:r>
      <w:r w:rsidR="00933167">
        <w:instrText xml:space="preserve"> ADDIN EN.CITE.DATA </w:instrText>
      </w:r>
      <w:r w:rsidR="00933167">
        <w:fldChar w:fldCharType="end"/>
      </w:r>
      <w:r w:rsidR="00933167">
        <w:fldChar w:fldCharType="separate"/>
      </w:r>
      <w:r w:rsidR="00933167">
        <w:rPr>
          <w:noProof/>
        </w:rPr>
        <w:t>[84]</w:t>
      </w:r>
      <w:r w:rsidR="00933167">
        <w:fldChar w:fldCharType="end"/>
      </w:r>
      <w:r w:rsidR="004C4DAB">
        <w:t>.  This study may have significantly underestimated the effect of vitamin D supplementation as the control group were allowed personal supplementation (600IU/day) which was greater than the intervention dose (400IU/day).</w:t>
      </w:r>
      <w:r w:rsidR="00183EEA">
        <w:t xml:space="preserve">  Several ongoing trials in the general population are underway and should help to resolve this question in due course.</w:t>
      </w:r>
    </w:p>
    <w:p w14:paraId="0CBDBCF9" w14:textId="77777777" w:rsidR="00A83632" w:rsidRPr="00F86B42" w:rsidRDefault="00785430" w:rsidP="0028220C">
      <w:pPr>
        <w:spacing w:line="480" w:lineRule="auto"/>
        <w:rPr>
          <w:i/>
        </w:rPr>
      </w:pPr>
      <w:r w:rsidRPr="00F86B42">
        <w:rPr>
          <w:i/>
        </w:rPr>
        <w:t>M</w:t>
      </w:r>
      <w:r w:rsidR="00A83632" w:rsidRPr="00F86B42">
        <w:rPr>
          <w:i/>
        </w:rPr>
        <w:t>etabolic syndrome</w:t>
      </w:r>
    </w:p>
    <w:p w14:paraId="66075ACC" w14:textId="204960B0" w:rsidR="00785430" w:rsidRDefault="008113BD" w:rsidP="0028220C">
      <w:pPr>
        <w:spacing w:line="480" w:lineRule="auto"/>
      </w:pPr>
      <w:r>
        <w:t xml:space="preserve">The metabolic syndrome is </w:t>
      </w:r>
      <w:r w:rsidR="00702706">
        <w:t>present</w:t>
      </w:r>
      <w:r>
        <w:t xml:space="preserve"> in around 40% of </w:t>
      </w:r>
      <w:r w:rsidR="00702706">
        <w:t xml:space="preserve">SLE </w:t>
      </w:r>
      <w:r>
        <w:t>pa</w:t>
      </w:r>
      <w:r w:rsidR="00946A2E">
        <w:t xml:space="preserve">tients </w:t>
      </w:r>
      <w:r w:rsidR="00702706">
        <w:t>early</w:t>
      </w:r>
      <w:r w:rsidR="00946A2E">
        <w:t xml:space="preserve"> after diagnosis </w:t>
      </w:r>
      <w:r w:rsidR="00933167">
        <w:fldChar w:fldCharType="begin">
          <w:fldData xml:space="preserve">PFJlZm1hbj48Q2l0ZT48QXV0aG9yPlBhcmtlcjwvQXV0aG9yPjxZZWFyPjIwMTU8L1llYXI+PFJl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=
</w:fldData>
        </w:fldChar>
      </w:r>
      <w:r w:rsidR="00933167">
        <w:instrText xml:space="preserve"> ADDIN REFMGR.CITE </w:instrText>
      </w:r>
      <w:r w:rsidR="00933167">
        <w:fldChar w:fldCharType="begin">
          <w:fldData xml:space="preserve">PFJlZm1hbj48Q2l0ZT48QXV0aG9yPlBhcmtlcjwvQXV0aG9yPjxZZWFyPjIwMTU8L1llYXI+PFJl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=
</w:fldData>
        </w:fldChar>
      </w:r>
      <w:r w:rsidR="00933167">
        <w:instrText xml:space="preserve"> ADDIN EN.CITE.DATA </w:instrText>
      </w:r>
      <w:r w:rsidR="00933167">
        <w:fldChar w:fldCharType="end"/>
      </w:r>
      <w:r w:rsidR="00933167">
        <w:fldChar w:fldCharType="separate"/>
      </w:r>
      <w:r w:rsidR="00933167">
        <w:rPr>
          <w:noProof/>
        </w:rPr>
        <w:t>[85]</w:t>
      </w:r>
      <w:r w:rsidR="00933167">
        <w:fldChar w:fldCharType="end"/>
      </w:r>
      <w:r w:rsidR="00946A2E">
        <w:t xml:space="preserve">.  Metabolic syndrome is </w:t>
      </w:r>
      <w:r w:rsidR="009B24F8">
        <w:t xml:space="preserve">an </w:t>
      </w:r>
      <w:r w:rsidR="00946A2E">
        <w:t xml:space="preserve">important risk factor for CVD and is associated with cumulative organ damage </w:t>
      </w:r>
      <w:r w:rsidR="00933167">
        <w:fldChar w:fldCharType="begin">
          <w:fldData xml:space="preserve">PFJlZm1hbj48Q2l0ZT48QXV0aG9yPkRlbWlyPC9BdXRob3I+PFllYXI+MjAxNjwvWWVhcj48UmVj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</w:fldData>
        </w:fldChar>
      </w:r>
      <w:r w:rsidR="00933167">
        <w:instrText xml:space="preserve"> ADDIN REFMGR.CITE </w:instrText>
      </w:r>
      <w:r w:rsidR="00933167">
        <w:fldChar w:fldCharType="begin">
          <w:fldData xml:space="preserve">PFJlZm1hbj48Q2l0ZT48QXV0aG9yPkRlbWlyPC9BdXRob3I+PFllYXI+MjAxNjwvWWVhcj48UmVj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</w:fldData>
        </w:fldChar>
      </w:r>
      <w:r w:rsidR="00933167">
        <w:instrText xml:space="preserve"> ADDIN EN.CITE.DATA </w:instrText>
      </w:r>
      <w:r w:rsidR="00933167">
        <w:fldChar w:fldCharType="end"/>
      </w:r>
      <w:r w:rsidR="00933167">
        <w:fldChar w:fldCharType="separate"/>
      </w:r>
      <w:r w:rsidR="00933167">
        <w:rPr>
          <w:noProof/>
        </w:rPr>
        <w:t>[86]</w:t>
      </w:r>
      <w:r w:rsidR="00933167">
        <w:fldChar w:fldCharType="end"/>
      </w:r>
      <w:r w:rsidR="00946A2E">
        <w:t xml:space="preserve">.  </w:t>
      </w:r>
      <w:r w:rsidR="00785430">
        <w:t>A small study</w:t>
      </w:r>
      <w:r w:rsidR="00397845">
        <w:t xml:space="preserve"> of non-diabetic </w:t>
      </w:r>
      <w:r w:rsidR="00702706">
        <w:t>SLE</w:t>
      </w:r>
      <w:r w:rsidR="00397845">
        <w:t xml:space="preserve"> patients found that</w:t>
      </w:r>
      <w:r w:rsidR="00785430">
        <w:t xml:space="preserve"> low vitamin D was associated with increased insulin resistance and a trend towards increased metabolic syndrome, independent of BMI </w:t>
      </w:r>
      <w:r w:rsidR="00933167">
        <w:fldChar w:fldCharType="begin">
          <w:fldData xml:space="preserve">PFJlZm1hbj48Q2l0ZT48QXV0aG9yPlNhYmlvPC9BdXRob3I+PFllYXI+MjAxNTwvWWVhcj48UmVj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</w:fldData>
        </w:fldChar>
      </w:r>
      <w:r w:rsidR="00933167">
        <w:instrText xml:space="preserve"> ADDIN REFMGR.CITE </w:instrText>
      </w:r>
      <w:r w:rsidR="00933167">
        <w:fldChar w:fldCharType="begin">
          <w:fldData xml:space="preserve">PFJlZm1hbj48Q2l0ZT48QXV0aG9yPlNhYmlvPC9BdXRob3I+PFllYXI+MjAxNTwvWWVhcj48UmVj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</w:fldData>
        </w:fldChar>
      </w:r>
      <w:r w:rsidR="00933167">
        <w:instrText xml:space="preserve"> ADDIN EN.CITE.DATA </w:instrText>
      </w:r>
      <w:r w:rsidR="00933167">
        <w:fldChar w:fldCharType="end"/>
      </w:r>
      <w:r w:rsidR="00933167">
        <w:fldChar w:fldCharType="separate"/>
      </w:r>
      <w:r w:rsidR="00933167">
        <w:rPr>
          <w:noProof/>
        </w:rPr>
        <w:t>[87]</w:t>
      </w:r>
      <w:r w:rsidR="00933167">
        <w:fldChar w:fldCharType="end"/>
      </w:r>
      <w:r w:rsidR="00785430">
        <w:t>.</w:t>
      </w:r>
      <w:r w:rsidR="00946A2E">
        <w:t xml:space="preserve">  </w:t>
      </w:r>
      <w:r w:rsidR="00785430">
        <w:t>In the general population, increases in serum 25(OH</w:t>
      </w:r>
      <w:proofErr w:type="gramStart"/>
      <w:r w:rsidR="00785430">
        <w:t>)D</w:t>
      </w:r>
      <w:proofErr w:type="gramEnd"/>
      <w:r w:rsidR="00785430">
        <w:t xml:space="preserve"> were associated with significantly reduced risks of developing the metabolic syndrome over 12 months </w:t>
      </w:r>
      <w:r w:rsidR="00933167">
        <w:fldChar w:fldCharType="begin">
          <w:fldData xml:space="preserve">PFJlZm1hbj48Q2l0ZT48QXV0aG9yPlBoYW08L0F1dGhvcj48WWVhcj4yMDE1PC9ZZWFyPjxSZWNO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==
</w:fldData>
        </w:fldChar>
      </w:r>
      <w:r w:rsidR="00933167">
        <w:instrText xml:space="preserve"> ADDIN REFMGR.CITE </w:instrText>
      </w:r>
      <w:r w:rsidR="00933167">
        <w:fldChar w:fldCharType="begin">
          <w:fldData xml:space="preserve">PFJlZm1hbj48Q2l0ZT48QXV0aG9yPlBoYW08L0F1dGhvcj48WWVhcj4yMDE1PC9ZZWFyPjxSZWNO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==
</w:fldData>
        </w:fldChar>
      </w:r>
      <w:r w:rsidR="00933167">
        <w:instrText xml:space="preserve"> ADDIN EN.CITE.DATA </w:instrText>
      </w:r>
      <w:r w:rsidR="00933167">
        <w:fldChar w:fldCharType="end"/>
      </w:r>
      <w:r w:rsidR="00933167">
        <w:fldChar w:fldCharType="separate"/>
      </w:r>
      <w:r w:rsidR="00933167">
        <w:rPr>
          <w:noProof/>
        </w:rPr>
        <w:t>[88]</w:t>
      </w:r>
      <w:r w:rsidR="00933167">
        <w:fldChar w:fldCharType="end"/>
      </w:r>
      <w:r w:rsidR="00785430">
        <w:t>.</w:t>
      </w:r>
    </w:p>
    <w:p w14:paraId="433322BE" w14:textId="77777777" w:rsidR="00A83632" w:rsidRPr="00F86B42" w:rsidRDefault="00A83632" w:rsidP="0028220C">
      <w:pPr>
        <w:spacing w:line="480" w:lineRule="auto"/>
        <w:rPr>
          <w:i/>
        </w:rPr>
      </w:pPr>
      <w:r w:rsidRPr="00F86B42">
        <w:rPr>
          <w:i/>
        </w:rPr>
        <w:t>Fatigue</w:t>
      </w:r>
    </w:p>
    <w:p w14:paraId="1BC8BCAD" w14:textId="2CFA3BF5" w:rsidR="00CD1D38" w:rsidRDefault="00161CBD" w:rsidP="0028220C">
      <w:pPr>
        <w:spacing w:line="480" w:lineRule="auto"/>
      </w:pPr>
      <w:r>
        <w:t xml:space="preserve">Fatigue is common in SLE (approximately 80% of patients), often in association with poor sleep, anxiety and depression </w:t>
      </w:r>
      <w:r w:rsidR="00933167">
        <w:fldChar w:fldCharType="begin"/>
      </w:r>
      <w:r w:rsidR="00933167">
        <w:instrText xml:space="preserve"> ADDIN REFMGR.CITE &lt;Refman&gt;&lt;Cite&gt;&lt;Author&gt;Tench&lt;/Author&gt;&lt;Year&gt;2000&lt;/Year&gt;&lt;RecNum&gt;49&lt;/RecNum&gt;&lt;IDText&gt;The prevalence and associations of fatigue in systemic lupus erythematosus&lt;/IDText&gt;&lt;MDL Ref_Type="Journal"&gt;&lt;Ref_Type&gt;Journal&lt;/Ref_Type&gt;&lt;Ref_ID&gt;49&lt;/Ref_ID&gt;&lt;Title_Primary&gt;The prevalence and associations of fatigue in systemic lupus erythematosus&lt;/Title_Primary&gt;&lt;Authors_Primary&gt;Tench,C.M.&lt;/Authors_Primary&gt;&lt;Authors_Primary&gt;McCurdie,I.&lt;/Authors_Primary&gt;&lt;Authors_Primary&gt;White,P.D.&lt;/Authors_Primary&gt;&lt;Authors_Primary&gt;D&amp;apos;Cruz,D.P.&lt;/Authors_Primary&gt;&lt;Date_Primary&gt;2000/11/1&lt;/Date_Primary&gt;&lt;Keywords&gt;Lupus&lt;/Keywords&gt;&lt;Reprint&gt;Not in File&lt;/Reprint&gt;&lt;Start_Page&gt;1249&lt;/Start_Page&gt;&lt;End_Page&gt;1254&lt;/End_Page&gt;&lt;Periodical&gt;Rheumatology (Oxford).&lt;/Periodical&gt;&lt;Volume&gt;39&lt;/Volume&gt;&lt;Issue&gt;11&lt;/Issue&gt;&lt;Web_URL&gt;http://rheumatology.oxfordjournals.org/cgi/content/abstract/39/11/1249&lt;/Web_URL&gt;&lt;ZZ_JournalFull&gt;&lt;f name="System"&gt;Rheumatology&lt;/f&gt;&lt;/ZZ_JournalFull&gt;&lt;ZZ_JournalStdAbbrev&gt;&lt;f name="System"&gt;Rheumatology (Oxford).&lt;/f&gt;&lt;/ZZ_JournalStdAbbrev&gt;&lt;ZZ_WorkformID&gt;1&lt;/ZZ_WorkformID&gt;&lt;/MDL&gt;&lt;/Cite&gt;&lt;/Refman&gt;</w:instrText>
      </w:r>
      <w:r w:rsidR="00933167">
        <w:fldChar w:fldCharType="separate"/>
      </w:r>
      <w:r w:rsidR="00933167">
        <w:rPr>
          <w:noProof/>
        </w:rPr>
        <w:t>[89]</w:t>
      </w:r>
      <w:r w:rsidR="00933167">
        <w:fldChar w:fldCharType="end"/>
      </w:r>
      <w:r>
        <w:t xml:space="preserve">.  </w:t>
      </w:r>
      <w:r w:rsidR="00ED7F9C">
        <w:t xml:space="preserve">In an open-label study of 80 SLE patients there was a significant correlation between change in serum 25(OH)D and change in fatigue score over a 2-year period </w:t>
      </w:r>
      <w:r w:rsidR="00933167">
        <w:fldChar w:fldCharType="begin"/>
      </w:r>
      <w:r w:rsidR="00933167">
        <w:instrText xml:space="preserve"> ADDIN REFMGR.CITE &lt;Refman&gt;&lt;Cite&gt;&lt;Author&gt;Ruiz-Irastorza&lt;/Author&gt;&lt;Year&gt;2010&lt;/Year&gt;&lt;RecNum&gt;294&lt;/RecNum&gt;&lt;IDText&gt;Changes in vitamin D levels in patients with systemic lupus erythematosus: Effects on fatigue, disease activity, and damage&lt;/IDText&gt;&lt;MDL Ref_Type="Journal"&gt;&lt;Ref_Type&gt;Journal&lt;/Ref_Type&gt;&lt;Ref_ID&gt;294&lt;/Ref_ID&gt;&lt;Title_Primary&gt;Changes in vitamin D levels in patients with systemic lupus erythematosus: Effects on fatigue, disease activity, and damage&lt;/Title_Primary&gt;&lt;Authors_Primary&gt;Ruiz-Irastorza,Guillermo&lt;/Authors_Primary&gt;&lt;Authors_Primary&gt;Gordo,Susana&lt;/Authors_Primary&gt;&lt;Authors_Primary&gt;Olivares,Nerea&lt;/Authors_Primary&gt;&lt;Authors_Primary&gt;Egurbide,Maria Victoria&lt;/Authors_Primary&gt;&lt;Authors_Primary&gt;Aguirre,Ciriaco&lt;/Authors_Primary&gt;&lt;Date_Primary&gt;2010&lt;/Date_Primary&gt;&lt;Keywords&gt;25-hydroxyvitamin D&lt;/Keywords&gt;&lt;Keywords&gt;ANALOG&lt;/Keywords&gt;&lt;Keywords&gt;DISEASE&lt;/Keywords&gt;&lt;Keywords&gt;Disease activity&lt;/Keywords&gt;&lt;Keywords&gt;DISEASE-ACTIVITY&lt;/Keywords&gt;&lt;Keywords&gt;ERYTHEMATOSUS&lt;/Keywords&gt;&lt;Keywords&gt;Lupus&lt;/Keywords&gt;&lt;Keywords&gt;SLE&lt;/Keywords&gt;&lt;Keywords&gt;Sledai&lt;/Keywords&gt;&lt;Keywords&gt;Systemic lupus erythematosus&lt;/Keywords&gt;&lt;Keywords&gt;Vitamin D&lt;/Keywords&gt;&lt;Keywords&gt;vitamin D3&lt;/Keywords&gt;&lt;Keywords&gt;VITAMIN-D&lt;/Keywords&gt;&lt;Reprint&gt;Not in File&lt;/Reprint&gt;&lt;Start_Page&gt;1160&lt;/Start_Page&gt;&lt;End_Page&gt;1165&lt;/End_Page&gt;&lt;Periodical&gt;Arthritis Care Res.&lt;/Periodical&gt;&lt;Volume&gt;62&lt;/Volume&gt;&lt;Issue&gt;8&lt;/Issue&gt;&lt;Publisher&gt;John Wiley &amp;amp; Sons, Inc.&lt;/Publisher&gt;&lt;ISSN_ISBN&gt;2151-4658&lt;/ISSN_ISBN&gt;&lt;Misc_3&gt;10.1002/acr.20186&lt;/Misc_3&gt;&lt;Web_URL&gt;http://dx.doi.org/10.1002/acr.20186&lt;/Web_URL&gt;&lt;ZZ_JournalFull&gt;&lt;f name="System"&gt;Arthritis Care and Research&lt;/f&gt;&lt;/ZZ_JournalFull&gt;&lt;ZZ_JournalStdAbbrev&gt;&lt;f name="System"&gt;Arthritis Care Res.&lt;/f&gt;&lt;/ZZ_JournalStdAbbrev&gt;&lt;ZZ_JournalUser1&gt;&lt;f name="System"&gt;Arthritis Care &amp;amp; Research&lt;/f&gt;&lt;/ZZ_JournalUser1&gt;&lt;ZZ_WorkformID&gt;1&lt;/ZZ_WorkformID&gt;&lt;/MDL&gt;&lt;/Cite&gt;&lt;/Refman&gt;</w:instrText>
      </w:r>
      <w:r w:rsidR="00933167">
        <w:fldChar w:fldCharType="separate"/>
      </w:r>
      <w:r w:rsidR="00933167">
        <w:rPr>
          <w:noProof/>
        </w:rPr>
        <w:t>[90]</w:t>
      </w:r>
      <w:r w:rsidR="00933167">
        <w:fldChar w:fldCharType="end"/>
      </w:r>
      <w:r w:rsidR="00ED7F9C">
        <w:t xml:space="preserve">.  </w:t>
      </w:r>
      <w:r w:rsidR="00253301">
        <w:lastRenderedPageBreak/>
        <w:t>Further encouraging</w:t>
      </w:r>
      <w:r w:rsidR="00CD1D38">
        <w:t xml:space="preserve"> </w:t>
      </w:r>
      <w:r w:rsidR="00253301">
        <w:t>findings in are seen in a</w:t>
      </w:r>
      <w:r w:rsidR="00CD1D38">
        <w:t xml:space="preserve"> randomised controlled trial of cholecalciferol in juvenile-onset SLE by Lima </w:t>
      </w:r>
      <w:proofErr w:type="gramStart"/>
      <w:r w:rsidR="00CD1D38" w:rsidRPr="007D2FE6">
        <w:rPr>
          <w:i/>
        </w:rPr>
        <w:t>et</w:t>
      </w:r>
      <w:proofErr w:type="gramEnd"/>
      <w:r w:rsidR="00CD1D38" w:rsidRPr="007D2FE6">
        <w:rPr>
          <w:i/>
        </w:rPr>
        <w:t xml:space="preserve">. </w:t>
      </w:r>
      <w:proofErr w:type="gramStart"/>
      <w:r w:rsidR="00CD1D38" w:rsidRPr="007D2FE6">
        <w:rPr>
          <w:i/>
        </w:rPr>
        <w:t>al</w:t>
      </w:r>
      <w:proofErr w:type="gramEnd"/>
      <w:r w:rsidR="00CD1D38">
        <w:t xml:space="preserve"> (2015).   In this study, there was </w:t>
      </w:r>
      <w:r w:rsidR="00397845">
        <w:t xml:space="preserve">also </w:t>
      </w:r>
      <w:r w:rsidR="00CD1D38">
        <w:t xml:space="preserve">a significant reduction in fatigue at 24 weeks. </w:t>
      </w:r>
      <w:r w:rsidR="00933167">
        <w:fldChar w:fldCharType="begin">
          <w:fldData xml:space="preserve">PFJlZm1hbj48Q2l0ZT48QXV0aG9yPkxpbWE8L0F1dGhvcj48WWVhcj4yMDE2PC9ZZWFyPjxSZWNO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</w:fldData>
        </w:fldChar>
      </w:r>
      <w:r w:rsidR="00933167">
        <w:instrText xml:space="preserve"> ADDIN REFMGR.CITE </w:instrText>
      </w:r>
      <w:r w:rsidR="00933167">
        <w:fldChar w:fldCharType="begin">
          <w:fldData xml:space="preserve">PFJlZm1hbj48Q2l0ZT48QXV0aG9yPkxpbWE8L0F1dGhvcj48WWVhcj4yMDE2PC9ZZWFyPjxSZWNO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</w:fldData>
        </w:fldChar>
      </w:r>
      <w:r w:rsidR="00933167">
        <w:instrText xml:space="preserve"> ADDIN EN.CITE.DATA </w:instrText>
      </w:r>
      <w:r w:rsidR="00933167">
        <w:fldChar w:fldCharType="end"/>
      </w:r>
      <w:r w:rsidR="00933167">
        <w:fldChar w:fldCharType="separate"/>
      </w:r>
      <w:r w:rsidR="00933167">
        <w:rPr>
          <w:noProof/>
        </w:rPr>
        <w:t>[59]</w:t>
      </w:r>
      <w:r w:rsidR="00933167">
        <w:fldChar w:fldCharType="end"/>
      </w:r>
      <w:r w:rsidR="00CD1D38">
        <w:t xml:space="preserve">. </w:t>
      </w:r>
    </w:p>
    <w:p w14:paraId="7EFAF0AA" w14:textId="77777777" w:rsidR="00564214" w:rsidRDefault="0099503E" w:rsidP="0028220C">
      <w:pPr>
        <w:spacing w:line="480" w:lineRule="auto"/>
        <w:rPr>
          <w:b/>
        </w:rPr>
      </w:pPr>
      <w:r w:rsidRPr="00F86B42">
        <w:rPr>
          <w:b/>
        </w:rPr>
        <w:t>Which patients should be tested?</w:t>
      </w:r>
    </w:p>
    <w:p w14:paraId="7BEFB652" w14:textId="4724339A" w:rsidR="00B567ED" w:rsidRDefault="003607E1" w:rsidP="0028220C">
      <w:pPr>
        <w:spacing w:line="480" w:lineRule="auto"/>
      </w:pPr>
      <w:r>
        <w:t xml:space="preserve">For the </w:t>
      </w:r>
      <w:r w:rsidR="00F5341A">
        <w:t xml:space="preserve">rheumatologist there are few guidelines to advise which patients should be tested for vitamin D deficiency.   </w:t>
      </w:r>
      <w:r w:rsidR="00B567ED">
        <w:t xml:space="preserve">The National Osteoporosis Society (NOS) advocates measurement in patients with bone disease (in whom vitamin D may be a treatment, or should be corrected prior to </w:t>
      </w:r>
      <w:r w:rsidR="009D2D47">
        <w:t xml:space="preserve">other </w:t>
      </w:r>
      <w:r w:rsidR="00B567ED">
        <w:t xml:space="preserve">treatments) or patients with musculoskeletal symptoms which may be due to vitamin D deficiency.  </w:t>
      </w:r>
      <w:r w:rsidR="00DD45F9">
        <w:t>However, t</w:t>
      </w:r>
      <w:r w:rsidR="00B567ED">
        <w:t xml:space="preserve">he NOS </w:t>
      </w:r>
      <w:proofErr w:type="gramStart"/>
      <w:r w:rsidR="00696FC1">
        <w:t>does</w:t>
      </w:r>
      <w:proofErr w:type="gramEnd"/>
      <w:r w:rsidR="00696FC1">
        <w:t xml:space="preserve"> not </w:t>
      </w:r>
      <w:r w:rsidR="00B567ED">
        <w:t>recommend</w:t>
      </w:r>
      <w:r w:rsidR="00DD45F9">
        <w:t xml:space="preserve"> </w:t>
      </w:r>
      <w:r w:rsidR="00696FC1">
        <w:t xml:space="preserve">screening </w:t>
      </w:r>
      <w:r w:rsidR="00B567ED">
        <w:t xml:space="preserve">asymptomatic individuals, even if they </w:t>
      </w:r>
      <w:r w:rsidR="001C2C48">
        <w:t xml:space="preserve">are </w:t>
      </w:r>
      <w:r w:rsidR="00B567ED">
        <w:t xml:space="preserve">at </w:t>
      </w:r>
      <w:r w:rsidR="006A0B08">
        <w:t xml:space="preserve">a </w:t>
      </w:r>
      <w:r w:rsidR="00B567ED">
        <w:t>high risk</w:t>
      </w:r>
      <w:r w:rsidR="009D07D2">
        <w:t xml:space="preserve"> </w:t>
      </w:r>
      <w:r w:rsidR="00DD45F9">
        <w:t xml:space="preserve">of </w:t>
      </w:r>
      <w:r w:rsidR="006A0B08">
        <w:t xml:space="preserve">vitamin D </w:t>
      </w:r>
      <w:r w:rsidR="00DD45F9">
        <w:t xml:space="preserve">deficiency </w:t>
      </w:r>
      <w:r w:rsidR="00933167">
        <w:fldChar w:fldCharType="begin">
          <w:fldData xml:space="preserve">PFJlZm1hbj48Q2l0ZT48QXV0aG9yPkZyYW5jaXM8L0F1dGhvcj48WWVhcj4yMDE1PC9ZZWFyPjxS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</w:fldData>
        </w:fldChar>
      </w:r>
      <w:r w:rsidR="00933167">
        <w:instrText xml:space="preserve"> ADDIN REFMGR.CITE </w:instrText>
      </w:r>
      <w:r w:rsidR="00933167">
        <w:fldChar w:fldCharType="begin">
          <w:fldData xml:space="preserve">PFJlZm1hbj48Q2l0ZT48QXV0aG9yPkZyYW5jaXM8L0F1dGhvcj48WWVhcj4yMDE1PC9ZZWFyPjxS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</w:fldData>
        </w:fldChar>
      </w:r>
      <w:r w:rsidR="00933167">
        <w:instrText xml:space="preserve"> ADDIN EN.CITE.DATA </w:instrText>
      </w:r>
      <w:r w:rsidR="00933167">
        <w:fldChar w:fldCharType="end"/>
      </w:r>
      <w:r w:rsidR="00933167">
        <w:fldChar w:fldCharType="separate"/>
      </w:r>
      <w:r w:rsidR="00933167">
        <w:rPr>
          <w:noProof/>
        </w:rPr>
        <w:t>[91]</w:t>
      </w:r>
      <w:r w:rsidR="00933167">
        <w:fldChar w:fldCharType="end"/>
      </w:r>
      <w:r w:rsidR="00B567ED">
        <w:t>.</w:t>
      </w:r>
      <w:r w:rsidR="006D6D3A">
        <w:t xml:space="preserve">  In contrast the Endocrine Society </w:t>
      </w:r>
      <w:r w:rsidR="00397845">
        <w:t xml:space="preserve">(a US-based organisation) </w:t>
      </w:r>
      <w:r w:rsidR="006D6D3A">
        <w:t>recommend scree</w:t>
      </w:r>
      <w:r w:rsidR="00FB2532">
        <w:t>n</w:t>
      </w:r>
      <w:r w:rsidR="009B24F8">
        <w:t>ing a number of patient groups</w:t>
      </w:r>
      <w:r w:rsidR="006D6D3A">
        <w:t>, including those with chronic k</w:t>
      </w:r>
      <w:r w:rsidR="00A17C76">
        <w:t>idney disease, hepatic failure</w:t>
      </w:r>
      <w:r w:rsidR="006D6D3A">
        <w:t xml:space="preserve">, obesity and the African-American and Hispanic populations </w:t>
      </w:r>
      <w:r w:rsidR="00933167">
        <w:fldChar w:fldCharType="begin">
          <w:fldData xml:space="preserve">PFJlZm1hbj48Q2l0ZT48QXV0aG9yPkhvbGljazwvQXV0aG9yPjxZZWFyPjIwMTE8L1llYXI+PFJl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</w:fldData>
        </w:fldChar>
      </w:r>
      <w:r w:rsidR="00933167">
        <w:instrText xml:space="preserve"> ADDIN REFMGR.CITE </w:instrText>
      </w:r>
      <w:r w:rsidR="00933167">
        <w:fldChar w:fldCharType="begin">
          <w:fldData xml:space="preserve">PFJlZm1hbj48Q2l0ZT48QXV0aG9yPkhvbGljazwvQXV0aG9yPjxZZWFyPjIwMTE8L1llYXI+PFJl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</w:fldData>
        </w:fldChar>
      </w:r>
      <w:r w:rsidR="00933167">
        <w:instrText xml:space="preserve"> ADDIN EN.CITE.DATA </w:instrText>
      </w:r>
      <w:r w:rsidR="00933167">
        <w:fldChar w:fldCharType="end"/>
      </w:r>
      <w:r w:rsidR="00933167">
        <w:fldChar w:fldCharType="separate"/>
      </w:r>
      <w:r w:rsidR="00933167">
        <w:rPr>
          <w:noProof/>
        </w:rPr>
        <w:t>[92]</w:t>
      </w:r>
      <w:r w:rsidR="00933167">
        <w:fldChar w:fldCharType="end"/>
      </w:r>
      <w:r w:rsidR="00397845">
        <w:t xml:space="preserve">.  Therefore a SLE/CTD population may include </w:t>
      </w:r>
      <w:r w:rsidR="009B24F8">
        <w:t>many</w:t>
      </w:r>
      <w:r w:rsidR="00397845">
        <w:t xml:space="preserve"> patients in which screening for vitamin D deficiency is appropriate on the basis of </w:t>
      </w:r>
      <w:r w:rsidR="00D37D2C">
        <w:t xml:space="preserve">assessment of </w:t>
      </w:r>
      <w:r w:rsidR="00397845">
        <w:t>bone health</w:t>
      </w:r>
      <w:r w:rsidR="009B24F8">
        <w:t xml:space="preserve"> alone</w:t>
      </w:r>
      <w:r w:rsidR="00397845">
        <w:t xml:space="preserve">. </w:t>
      </w:r>
    </w:p>
    <w:p w14:paraId="36325EB4" w14:textId="77777777" w:rsidR="0099503E" w:rsidRPr="00F86B42" w:rsidRDefault="0099503E" w:rsidP="0028220C">
      <w:pPr>
        <w:spacing w:line="480" w:lineRule="auto"/>
        <w:rPr>
          <w:b/>
        </w:rPr>
      </w:pPr>
      <w:r w:rsidRPr="00F86B42">
        <w:rPr>
          <w:b/>
        </w:rPr>
        <w:t>How much vitamin D is enough?</w:t>
      </w:r>
    </w:p>
    <w:p w14:paraId="4567DD0E" w14:textId="65B0CE58" w:rsidR="0099503E" w:rsidRDefault="00534265" w:rsidP="0028220C">
      <w:pPr>
        <w:spacing w:line="480" w:lineRule="auto"/>
      </w:pPr>
      <w:r>
        <w:t xml:space="preserve">There is </w:t>
      </w:r>
      <w:r w:rsidR="003C4D70">
        <w:t xml:space="preserve">currently </w:t>
      </w:r>
      <w:r>
        <w:t xml:space="preserve">no consensus regarding the optimum </w:t>
      </w:r>
      <w:r w:rsidR="00D876A2">
        <w:t xml:space="preserve">vitamin D treatment regime. </w:t>
      </w:r>
      <w:r w:rsidR="00AB348A">
        <w:t xml:space="preserve"> The Institute of Medicine (IoM) have focussed on</w:t>
      </w:r>
      <w:r>
        <w:t>ly on</w:t>
      </w:r>
      <w:r w:rsidR="00AB348A">
        <w:t xml:space="preserve"> dietary intake of vitamin D </w:t>
      </w:r>
      <w:r>
        <w:t xml:space="preserve">in the general population </w:t>
      </w:r>
      <w:r w:rsidR="00AB348A">
        <w:t>and recommended a conservative intake of around 600IU/day</w:t>
      </w:r>
      <w:r w:rsidR="00E158D6">
        <w:t xml:space="preserve"> </w:t>
      </w:r>
      <w:r w:rsidR="00933167">
        <w:fldChar w:fldCharType="begin">
          <w:fldData xml:space="preserve">PFJlZm1hbj48Q2l0ZT48QXV0aG9yPlJvc3M8L0F1dGhvcj48WWVhcj4yMDExPC9ZZWFyPjxSZWNO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</w:fldData>
        </w:fldChar>
      </w:r>
      <w:r w:rsidR="00933167">
        <w:instrText xml:space="preserve"> ADDIN REFMGR.CITE </w:instrText>
      </w:r>
      <w:r w:rsidR="00933167">
        <w:fldChar w:fldCharType="begin">
          <w:fldData xml:space="preserve">PFJlZm1hbj48Q2l0ZT48QXV0aG9yPlJvc3M8L0F1dGhvcj48WWVhcj4yMDExPC9ZZWFyPjxSZWNO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</w:fldData>
        </w:fldChar>
      </w:r>
      <w:r w:rsidR="00933167">
        <w:instrText xml:space="preserve"> ADDIN EN.CITE.DATA </w:instrText>
      </w:r>
      <w:r w:rsidR="00933167">
        <w:fldChar w:fldCharType="end"/>
      </w:r>
      <w:r w:rsidR="00933167">
        <w:fldChar w:fldCharType="separate"/>
      </w:r>
      <w:r w:rsidR="00933167">
        <w:rPr>
          <w:noProof/>
        </w:rPr>
        <w:t>[93]</w:t>
      </w:r>
      <w:r w:rsidR="00933167">
        <w:fldChar w:fldCharType="end"/>
      </w:r>
      <w:r w:rsidR="00AB348A">
        <w:t>.</w:t>
      </w:r>
      <w:r w:rsidR="002E3DD9">
        <w:t xml:space="preserve">  The Endocrine Society </w:t>
      </w:r>
      <w:r w:rsidR="00C07454">
        <w:t>suggest higher daily intake for at risk individuals, aiming for 1,500-2000IU/day, with an upper limit of 10,000IU</w:t>
      </w:r>
      <w:r w:rsidR="00984053">
        <w:t xml:space="preserve"> </w:t>
      </w:r>
      <w:r w:rsidR="00933167">
        <w:fldChar w:fldCharType="begin">
          <w:fldData xml:space="preserve">PFJlZm1hbj48Q2l0ZT48QXV0aG9yPkhvbGljazwvQXV0aG9yPjxZZWFyPjIwMTE8L1llYXI+PFJl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</w:fldData>
        </w:fldChar>
      </w:r>
      <w:r w:rsidR="00933167">
        <w:instrText xml:space="preserve"> ADDIN REFMGR.CITE </w:instrText>
      </w:r>
      <w:r w:rsidR="00933167">
        <w:fldChar w:fldCharType="begin">
          <w:fldData xml:space="preserve">PFJlZm1hbj48Q2l0ZT48QXV0aG9yPkhvbGljazwvQXV0aG9yPjxZZWFyPjIwMTE8L1llYXI+PFJl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</w:fldData>
        </w:fldChar>
      </w:r>
      <w:r w:rsidR="00933167">
        <w:instrText xml:space="preserve"> ADDIN EN.CITE.DATA </w:instrText>
      </w:r>
      <w:r w:rsidR="00933167">
        <w:fldChar w:fldCharType="end"/>
      </w:r>
      <w:r w:rsidR="00933167">
        <w:fldChar w:fldCharType="separate"/>
      </w:r>
      <w:r w:rsidR="00933167">
        <w:rPr>
          <w:noProof/>
        </w:rPr>
        <w:t>[92]</w:t>
      </w:r>
      <w:r w:rsidR="00933167">
        <w:fldChar w:fldCharType="end"/>
      </w:r>
      <w:r w:rsidR="00C07454">
        <w:t>.</w:t>
      </w:r>
      <w:r w:rsidR="00D876A2">
        <w:t xml:space="preserve">  </w:t>
      </w:r>
      <w:r w:rsidR="00E97375">
        <w:t>In the UK,</w:t>
      </w:r>
      <w:r w:rsidR="00D876A2">
        <w:t xml:space="preserve"> the NOS recommend</w:t>
      </w:r>
      <w:r w:rsidR="00E97375">
        <w:t>s</w:t>
      </w:r>
      <w:r w:rsidR="00D876A2">
        <w:t xml:space="preserve"> </w:t>
      </w:r>
      <w:r w:rsidR="003F7C9A">
        <w:t xml:space="preserve">treatment of deficiency (25(OH)D&lt;30nmol/l) with </w:t>
      </w:r>
      <w:r w:rsidR="00D876A2">
        <w:t xml:space="preserve">a loading dose of up to 300,000IU followed by a maintenance dose of around 800-2000IU/day after a period of 1 month </w:t>
      </w:r>
      <w:r w:rsidR="00933167">
        <w:fldChar w:fldCharType="begin">
          <w:fldData xml:space="preserve">PFJlZm1hbj48Q2l0ZT48QXV0aG9yPkZyYW5jaXM8L0F1dGhvcj48WWVhcj4yMDE1PC9ZZWFyPjxS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</w:fldData>
        </w:fldChar>
      </w:r>
      <w:r w:rsidR="00933167">
        <w:instrText xml:space="preserve"> ADDIN REFMGR.CITE </w:instrText>
      </w:r>
      <w:r w:rsidR="00933167">
        <w:fldChar w:fldCharType="begin">
          <w:fldData xml:space="preserve">PFJlZm1hbj48Q2l0ZT48QXV0aG9yPkZyYW5jaXM8L0F1dGhvcj48WWVhcj4yMDE1PC9ZZWFyPjxS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</w:fldData>
        </w:fldChar>
      </w:r>
      <w:r w:rsidR="00933167">
        <w:instrText xml:space="preserve"> ADDIN EN.CITE.DATA </w:instrText>
      </w:r>
      <w:r w:rsidR="00933167">
        <w:fldChar w:fldCharType="end"/>
      </w:r>
      <w:r w:rsidR="00933167">
        <w:fldChar w:fldCharType="separate"/>
      </w:r>
      <w:r w:rsidR="00933167">
        <w:rPr>
          <w:noProof/>
        </w:rPr>
        <w:t>[91]</w:t>
      </w:r>
      <w:r w:rsidR="00933167">
        <w:fldChar w:fldCharType="end"/>
      </w:r>
      <w:r w:rsidR="00D876A2">
        <w:t>.</w:t>
      </w:r>
      <w:r w:rsidR="00B21043">
        <w:t xml:space="preserve">  There a</w:t>
      </w:r>
      <w:r w:rsidR="00622639">
        <w:t>re</w:t>
      </w:r>
      <w:r w:rsidR="00B21043">
        <w:t xml:space="preserve"> no guidelines relating specifically to </w:t>
      </w:r>
      <w:r w:rsidR="009B24F8">
        <w:t>CTDs</w:t>
      </w:r>
      <w:r w:rsidR="00B21043">
        <w:t xml:space="preserve"> either in terms of target vitamin D levels or recommended regimes.   Our current practise is to </w:t>
      </w:r>
      <w:r w:rsidR="009B24F8">
        <w:t xml:space="preserve">focus on bone protection and </w:t>
      </w:r>
      <w:r w:rsidR="00B21043">
        <w:t>follow the NOS recommendations, aiming for a target conce</w:t>
      </w:r>
      <w:r w:rsidR="00105185">
        <w:t>ntration of &gt;30ng/ml (75nmol/l).</w:t>
      </w:r>
      <w:r w:rsidR="00A01065">
        <w:t xml:space="preserve">  Any </w:t>
      </w:r>
      <w:r w:rsidR="00A01065">
        <w:lastRenderedPageBreak/>
        <w:t xml:space="preserve">additional effects of vitamin D </w:t>
      </w:r>
      <w:r w:rsidR="00622639">
        <w:t>beyond</w:t>
      </w:r>
      <w:r w:rsidR="00A01065">
        <w:t xml:space="preserve"> bone protection are currently theoretical and there is no convincing evidence to </w:t>
      </w:r>
      <w:r w:rsidR="008E539B">
        <w:t xml:space="preserve">encourage a </w:t>
      </w:r>
      <w:r w:rsidR="00A01065">
        <w:t xml:space="preserve">move away from, or </w:t>
      </w:r>
      <w:r w:rsidR="008E539B">
        <w:t xml:space="preserve">to </w:t>
      </w:r>
      <w:r w:rsidR="00A01065">
        <w:t>enhance current</w:t>
      </w:r>
      <w:r w:rsidR="00E97375">
        <w:t xml:space="preserve"> guidelines, either in the scope of screening, the dose regimes or the ideal target vitamin D concentration.</w:t>
      </w:r>
    </w:p>
    <w:p w14:paraId="29D35E5A" w14:textId="77777777" w:rsidR="005806DA" w:rsidRDefault="00650FCD" w:rsidP="0028220C">
      <w:pPr>
        <w:spacing w:line="480" w:lineRule="auto"/>
        <w:rPr>
          <w:b/>
        </w:rPr>
      </w:pPr>
      <w:r w:rsidRPr="007713E8">
        <w:rPr>
          <w:b/>
        </w:rPr>
        <w:t>Vitamin D toxicity</w:t>
      </w:r>
    </w:p>
    <w:p w14:paraId="3C984EBC" w14:textId="1F352C98" w:rsidR="005806DA" w:rsidRPr="006455F5" w:rsidRDefault="00FA367D" w:rsidP="0028220C">
      <w:pPr>
        <w:spacing w:line="480" w:lineRule="auto"/>
      </w:pPr>
      <w:r w:rsidRPr="00FA367D">
        <w:t>Vitam</w:t>
      </w:r>
      <w:r>
        <w:t xml:space="preserve">in D therapy is usually well-tolerated and vitamin D toxicity </w:t>
      </w:r>
      <w:r w:rsidR="009B24F8">
        <w:t>is</w:t>
      </w:r>
      <w:r>
        <w:t xml:space="preserve"> rare.  It has been proposed that</w:t>
      </w:r>
      <w:r w:rsidR="007713E8">
        <w:t xml:space="preserve"> chronic consumption of around 40,000IU/day, and serum levels in excess of 80ng/ml (200nmol/l) are</w:t>
      </w:r>
      <w:r>
        <w:t xml:space="preserve"> required before toxicity occurs </w:t>
      </w:r>
      <w:r w:rsidR="00933167">
        <w:fldChar w:fldCharType="begin">
          <w:fldData xml:space="preserve">PFJlZm1hbj48Q2l0ZT48QXV0aG9yPlZpZXRoPC9BdXRob3I+PFllYXI+MTk5OTwvWWVhcj48UmVj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</w:fldData>
        </w:fldChar>
      </w:r>
      <w:r w:rsidR="00933167">
        <w:instrText xml:space="preserve"> ADDIN REFMGR.CITE </w:instrText>
      </w:r>
      <w:r w:rsidR="00933167">
        <w:fldChar w:fldCharType="begin">
          <w:fldData xml:space="preserve">PFJlZm1hbj48Q2l0ZT48QXV0aG9yPlZpZXRoPC9BdXRob3I+PFllYXI+MTk5OTwvWWVhcj48UmVj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</w:fldData>
        </w:fldChar>
      </w:r>
      <w:r w:rsidR="00933167">
        <w:instrText xml:space="preserve"> ADDIN EN.CITE.DATA </w:instrText>
      </w:r>
      <w:r w:rsidR="00933167">
        <w:fldChar w:fldCharType="end"/>
      </w:r>
      <w:r w:rsidR="00933167">
        <w:fldChar w:fldCharType="separate"/>
      </w:r>
      <w:r w:rsidR="00933167">
        <w:rPr>
          <w:noProof/>
        </w:rPr>
        <w:t>[94]</w:t>
      </w:r>
      <w:r w:rsidR="00933167">
        <w:fldChar w:fldCharType="end"/>
      </w:r>
      <w:r>
        <w:t>.</w:t>
      </w:r>
      <w:r w:rsidR="0006093C">
        <w:t xml:space="preserve">  Similarly, drug-vitamin D interactions are uncommon, but hypercalcaemia may occur when vitamin D is administered concurrently with calcium </w:t>
      </w:r>
      <w:r w:rsidR="00D37D2C">
        <w:t xml:space="preserve">supplements </w:t>
      </w:r>
      <w:r w:rsidR="0006093C">
        <w:t xml:space="preserve">and thiazide diuretics </w:t>
      </w:r>
      <w:r w:rsidR="00933167">
        <w:fldChar w:fldCharType="begin">
          <w:fldData xml:space="preserve">PFJlZm1hbj48Q2l0ZT48QXV0aG9yPlJvYmllbjwvQXV0aG9yPjxZZWFyPjIwMTM8L1llYXI+PFJl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==
</w:fldData>
        </w:fldChar>
      </w:r>
      <w:r w:rsidR="00933167">
        <w:instrText xml:space="preserve"> ADDIN REFMGR.CITE </w:instrText>
      </w:r>
      <w:r w:rsidR="00933167">
        <w:fldChar w:fldCharType="begin">
          <w:fldData xml:space="preserve">PFJlZm1hbj48Q2l0ZT48QXV0aG9yPlJvYmllbjwvQXV0aG9yPjxZZWFyPjIwMTM8L1llYXI+PFJl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==
</w:fldData>
        </w:fldChar>
      </w:r>
      <w:r w:rsidR="00933167">
        <w:instrText xml:space="preserve"> ADDIN EN.CITE.DATA </w:instrText>
      </w:r>
      <w:r w:rsidR="00933167">
        <w:fldChar w:fldCharType="end"/>
      </w:r>
      <w:r w:rsidR="00933167">
        <w:fldChar w:fldCharType="separate"/>
      </w:r>
      <w:r w:rsidR="00933167">
        <w:rPr>
          <w:noProof/>
        </w:rPr>
        <w:t>[95]</w:t>
      </w:r>
      <w:r w:rsidR="00933167">
        <w:fldChar w:fldCharType="end"/>
      </w:r>
      <w:r w:rsidR="0006093C">
        <w:t>.</w:t>
      </w:r>
    </w:p>
    <w:p w14:paraId="3A11444F" w14:textId="77777777" w:rsidR="006C2AFB" w:rsidRPr="00F86B42" w:rsidRDefault="000A57D8" w:rsidP="0028220C">
      <w:pPr>
        <w:spacing w:line="480" w:lineRule="auto"/>
        <w:rPr>
          <w:b/>
        </w:rPr>
      </w:pPr>
      <w:r>
        <w:rPr>
          <w:b/>
        </w:rPr>
        <w:t>Summary and f</w:t>
      </w:r>
      <w:r w:rsidR="006C2AFB" w:rsidRPr="00F86B42">
        <w:rPr>
          <w:b/>
        </w:rPr>
        <w:t>uture areas of research</w:t>
      </w:r>
    </w:p>
    <w:p w14:paraId="43766583" w14:textId="77777777" w:rsidR="00B14F06" w:rsidRDefault="000A57D8" w:rsidP="000A57D8">
      <w:pPr>
        <w:spacing w:line="480" w:lineRule="auto"/>
      </w:pPr>
      <w:r>
        <w:t xml:space="preserve">There remains considerable interest in the potential use of vitamin D as an adjunct in the treatment </w:t>
      </w:r>
      <w:r w:rsidR="00B14F06">
        <w:t>of connective tissue diseases. Although v</w:t>
      </w:r>
      <w:r>
        <w:t xml:space="preserve">itamin D deficiency is common across the CTDs, </w:t>
      </w:r>
      <w:r w:rsidR="00B14F06">
        <w:t>in observational studies there are numerous factors which confound the association between 25(OH</w:t>
      </w:r>
      <w:proofErr w:type="gramStart"/>
      <w:r w:rsidR="00B14F06">
        <w:t>)D</w:t>
      </w:r>
      <w:proofErr w:type="gramEnd"/>
      <w:r w:rsidR="00B14F06">
        <w:t xml:space="preserve"> and the presence of autoimmune disease.  Furthermore, vitamin D levels vary considerably over time and many studies only measure 25(OH</w:t>
      </w:r>
      <w:proofErr w:type="gramStart"/>
      <w:r w:rsidR="00B14F06">
        <w:t>)D</w:t>
      </w:r>
      <w:proofErr w:type="gramEnd"/>
      <w:r w:rsidR="00B14F06">
        <w:t xml:space="preserve"> at a single time-point.  Mendelian randomisation studies of vitamin D pathway polymorphisms may help to identify whether vitamin D </w:t>
      </w:r>
      <w:r w:rsidR="00300013">
        <w:t>deficiency</w:t>
      </w:r>
      <w:r w:rsidR="00B14F06">
        <w:t xml:space="preserve"> </w:t>
      </w:r>
      <w:r w:rsidR="00300013">
        <w:t>predisposes</w:t>
      </w:r>
      <w:r w:rsidR="00B14F06">
        <w:t xml:space="preserve"> </w:t>
      </w:r>
      <w:r w:rsidR="00300013">
        <w:t>individuals</w:t>
      </w:r>
      <w:r w:rsidR="00B14F06">
        <w:t xml:space="preserve"> to</w:t>
      </w:r>
      <w:r w:rsidR="00300013">
        <w:t xml:space="preserve"> developing autoimmune disease.</w:t>
      </w:r>
      <w:r w:rsidR="00B14F06">
        <w:t xml:space="preserve"> </w:t>
      </w:r>
    </w:p>
    <w:p w14:paraId="30213220" w14:textId="06DD7527" w:rsidR="00B14F06" w:rsidRDefault="005806DA" w:rsidP="000A57D8">
      <w:pPr>
        <w:spacing w:line="480" w:lineRule="auto"/>
      </w:pPr>
      <w:r>
        <w:t>Whilst e</w:t>
      </w:r>
      <w:r w:rsidR="000A57D8">
        <w:t>xperimental studies have demonstrated that 25(OH</w:t>
      </w:r>
      <w:proofErr w:type="gramStart"/>
      <w:r w:rsidR="000A57D8">
        <w:t>)D</w:t>
      </w:r>
      <w:proofErr w:type="gramEnd"/>
      <w:r w:rsidR="000A57D8">
        <w:t xml:space="preserve"> and 1,25(OH)</w:t>
      </w:r>
      <w:r w:rsidR="000A57D8" w:rsidRPr="00C52746">
        <w:rPr>
          <w:vertAlign w:val="subscript"/>
        </w:rPr>
        <w:t>2</w:t>
      </w:r>
      <w:r w:rsidR="000A57D8">
        <w:t>D</w:t>
      </w:r>
      <w:r w:rsidR="000A57D8" w:rsidRPr="00C52746">
        <w:rPr>
          <w:vertAlign w:val="subscript"/>
        </w:rPr>
        <w:t>3</w:t>
      </w:r>
      <w:r w:rsidR="000A57D8">
        <w:t xml:space="preserve"> are anti-inflammatory and </w:t>
      </w:r>
      <w:proofErr w:type="spellStart"/>
      <w:r w:rsidR="000A57D8">
        <w:t>immunoregulatory</w:t>
      </w:r>
      <w:proofErr w:type="spellEnd"/>
      <w:r w:rsidR="000A57D8">
        <w:t xml:space="preserve"> acr</w:t>
      </w:r>
      <w:r>
        <w:t>oss a number of immune pathways,</w:t>
      </w:r>
      <w:r w:rsidR="000A57D8">
        <w:t xml:space="preserve"> the results from clinical studies have been </w:t>
      </w:r>
      <w:r>
        <w:t>inconclusive</w:t>
      </w:r>
      <w:r w:rsidR="000A57D8">
        <w:t xml:space="preserve">.  There is </w:t>
      </w:r>
      <w:r w:rsidR="00D37D2C">
        <w:t>also</w:t>
      </w:r>
      <w:r w:rsidR="000A57D8">
        <w:t xml:space="preserve"> a lack of well-designed interventional studies both in SLE and </w:t>
      </w:r>
      <w:r w:rsidR="00E97375">
        <w:t xml:space="preserve">in </w:t>
      </w:r>
      <w:r w:rsidR="000A57D8">
        <w:t>other CTDs.  Many of the studies have used relatively low doses of vitamin D and/or may have not achieved sufficient changes in 25(OH</w:t>
      </w:r>
      <w:proofErr w:type="gramStart"/>
      <w:r w:rsidR="000A57D8">
        <w:t>)D</w:t>
      </w:r>
      <w:proofErr w:type="gramEnd"/>
      <w:r w:rsidR="000A57D8">
        <w:t xml:space="preserve"> levels.  </w:t>
      </w:r>
      <w:r>
        <w:t>It is likely that the optimum serum 25(OH</w:t>
      </w:r>
      <w:proofErr w:type="gramStart"/>
      <w:r>
        <w:t>)D</w:t>
      </w:r>
      <w:proofErr w:type="gramEnd"/>
      <w:r>
        <w:t xml:space="preserve"> level is different for individual patients and a personalised approach is likely to be needed.  However, t</w:t>
      </w:r>
      <w:r w:rsidR="000A57D8">
        <w:t xml:space="preserve">he </w:t>
      </w:r>
      <w:r>
        <w:t>absence of positive results may</w:t>
      </w:r>
      <w:r w:rsidR="000A57D8">
        <w:t xml:space="preserve"> </w:t>
      </w:r>
      <w:r w:rsidR="00D37D2C">
        <w:t>also</w:t>
      </w:r>
      <w:r w:rsidR="000A57D8">
        <w:t xml:space="preserve"> point towards a more passive role for vitamin D in </w:t>
      </w:r>
      <w:r w:rsidR="000A57D8">
        <w:lastRenderedPageBreak/>
        <w:t>autoimmu</w:t>
      </w:r>
      <w:r w:rsidR="005D39F7">
        <w:t>nity, with serum 25(OH</w:t>
      </w:r>
      <w:proofErr w:type="gramStart"/>
      <w:r w:rsidR="005D39F7">
        <w:t>)D</w:t>
      </w:r>
      <w:proofErr w:type="gramEnd"/>
      <w:r w:rsidR="005D39F7">
        <w:t xml:space="preserve"> levels acting as a negative acute phase reactant and thus</w:t>
      </w:r>
      <w:r w:rsidR="000A57D8">
        <w:t xml:space="preserve"> reflecting the pres</w:t>
      </w:r>
      <w:r w:rsidR="00AE4726">
        <w:t>ence of systemic inflammation and general poor health rather than being causative.  Well-designed trials are now needed in order to define the utility, if any, of vitamin D to influence or modify the primary disease or its comorbidities beyond its role in bone health.</w:t>
      </w:r>
    </w:p>
    <w:p w14:paraId="048CBFCF" w14:textId="77777777" w:rsidR="00FC2E30" w:rsidRDefault="00FC2E30" w:rsidP="0028220C">
      <w:pPr>
        <w:spacing w:line="480" w:lineRule="auto"/>
      </w:pPr>
    </w:p>
    <w:p w14:paraId="26A714EF" w14:textId="77777777" w:rsidR="00002AC4" w:rsidRPr="00F86B42" w:rsidRDefault="00F30280" w:rsidP="0028220C">
      <w:pPr>
        <w:spacing w:line="480" w:lineRule="auto"/>
        <w:rPr>
          <w:b/>
        </w:rPr>
      </w:pPr>
      <w:r>
        <w:rPr>
          <w:b/>
        </w:rPr>
        <w:t>Key messages</w:t>
      </w:r>
      <w:r w:rsidR="00002AC4" w:rsidRPr="00F86B42">
        <w:rPr>
          <w:b/>
        </w:rPr>
        <w:t>:</w:t>
      </w:r>
    </w:p>
    <w:p w14:paraId="72DAD928" w14:textId="77777777" w:rsidR="00A7476A" w:rsidRDefault="00F86B42" w:rsidP="0028220C">
      <w:pPr>
        <w:pStyle w:val="ListParagraph"/>
        <w:numPr>
          <w:ilvl w:val="0"/>
          <w:numId w:val="1"/>
        </w:numPr>
        <w:spacing w:line="480" w:lineRule="auto"/>
      </w:pPr>
      <w:r>
        <w:t xml:space="preserve">Patients with connective tissue diseases have a high prevalence of </w:t>
      </w:r>
      <w:r w:rsidR="00F30280">
        <w:t>vitamin D deficiency</w:t>
      </w:r>
    </w:p>
    <w:p w14:paraId="50C9C68C" w14:textId="77777777" w:rsidR="00F86B42" w:rsidRDefault="00F30280" w:rsidP="0028220C">
      <w:pPr>
        <w:pStyle w:val="ListParagraph"/>
        <w:numPr>
          <w:ilvl w:val="0"/>
          <w:numId w:val="1"/>
        </w:numPr>
        <w:spacing w:line="480" w:lineRule="auto"/>
      </w:pPr>
      <w:r>
        <w:t>High</w:t>
      </w:r>
      <w:r w:rsidR="00E473CF">
        <w:t xml:space="preserve"> risk patients should be tested, not routinely screened,</w:t>
      </w:r>
      <w:r w:rsidR="00342B5A">
        <w:t xml:space="preserve"> </w:t>
      </w:r>
      <w:r w:rsidR="00E473CF">
        <w:t>and treated to optimise bone health</w:t>
      </w:r>
    </w:p>
    <w:p w14:paraId="67D2BBCE" w14:textId="77777777" w:rsidR="00AE4726" w:rsidRDefault="00AE4726" w:rsidP="0028220C">
      <w:pPr>
        <w:pStyle w:val="ListParagraph"/>
        <w:numPr>
          <w:ilvl w:val="0"/>
          <w:numId w:val="1"/>
        </w:numPr>
        <w:spacing w:line="480" w:lineRule="auto"/>
      </w:pPr>
      <w:r>
        <w:t>The role of vitamin D on disease activity, prognosis and non-bone comorbidities remains to be demonstrated</w:t>
      </w:r>
    </w:p>
    <w:p w14:paraId="1A7BAA9A" w14:textId="77777777" w:rsidR="00E4366A" w:rsidRDefault="00E4366A"/>
    <w:p w14:paraId="154C847B" w14:textId="77777777" w:rsidR="001C60B4" w:rsidRDefault="00C20E3A">
      <w:pPr>
        <w:rPr>
          <w:b/>
        </w:rPr>
      </w:pPr>
      <w:r w:rsidRPr="00C20E3A">
        <w:rPr>
          <w:b/>
        </w:rPr>
        <w:t>Acknowledgements</w:t>
      </w:r>
    </w:p>
    <w:p w14:paraId="33830E71" w14:textId="77777777" w:rsidR="00AA7078" w:rsidRDefault="00C11310" w:rsidP="00881F94">
      <w:pPr>
        <w:rPr>
          <w:rFonts w:cs="Lucida Sans Unicode"/>
          <w:color w:val="000000"/>
          <w:shd w:val="clear" w:color="auto" w:fill="FFFFFF"/>
        </w:rPr>
      </w:pPr>
      <w:r w:rsidRPr="00881F94">
        <w:rPr>
          <w:shd w:val="clear" w:color="auto" w:fill="FFFFFF"/>
        </w:rPr>
        <w:t xml:space="preserve">Professor Bruce is a National Institute for Health Research (NIHR) Senior Investigator and is funded by Arthritis Research UK, the NIHR Manchester Biomedical Research Unit and The NIHR Manchester </w:t>
      </w:r>
      <w:proofErr w:type="spellStart"/>
      <w:r w:rsidRPr="00881F94">
        <w:rPr>
          <w:shd w:val="clear" w:color="auto" w:fill="FFFFFF"/>
        </w:rPr>
        <w:t>Wellcome</w:t>
      </w:r>
      <w:proofErr w:type="spellEnd"/>
      <w:r w:rsidRPr="00881F94">
        <w:rPr>
          <w:shd w:val="clear" w:color="auto" w:fill="FFFFFF"/>
        </w:rPr>
        <w:t xml:space="preserve"> Trust Clinical Research Facility. </w:t>
      </w:r>
      <w:r w:rsidR="00881F94" w:rsidRPr="00881F94">
        <w:rPr>
          <w:rFonts w:cs="Lucida Sans Unicode"/>
          <w:color w:val="000000"/>
          <w:shd w:val="clear" w:color="auto" w:fill="FFFFFF"/>
        </w:rPr>
        <w:t>The views expressed in this publication are those of the authors and not necessarily those of the National Health Service, the National Institute for Health Research or the Department of Health.</w:t>
      </w:r>
    </w:p>
    <w:p w14:paraId="75B1C900" w14:textId="77777777" w:rsidR="00747E88" w:rsidRDefault="00747E88" w:rsidP="004A2376">
      <w:pPr>
        <w:sectPr w:rsidR="00747E88" w:rsidSect="00E4366A">
          <w:headerReference w:type="default" r:id="rId8"/>
          <w:footerReference w:type="default" r:id="rId9"/>
          <w:pgSz w:w="11907" w:h="16839"/>
          <w:pgMar w:top="1440" w:right="1440" w:bottom="1440" w:left="1440" w:header="720" w:footer="720" w:gutter="0"/>
          <w:cols w:space="720"/>
          <w:docGrid w:linePitch="299"/>
        </w:sectPr>
      </w:pPr>
    </w:p>
    <w:p w14:paraId="28F3EE69" w14:textId="77777777" w:rsidR="00CE0454" w:rsidRDefault="00CE0454">
      <w:r>
        <w:lastRenderedPageBreak/>
        <w:br w:type="page"/>
      </w:r>
    </w:p>
    <w:p w14:paraId="080B6DF8" w14:textId="77777777" w:rsidR="00CE0454" w:rsidRDefault="00CE0454" w:rsidP="00CE0454">
      <w:r>
        <w:lastRenderedPageBreak/>
        <w:t>Figure:  Summary of the effects of vitamin D on the innate and adaptive immune systems</w:t>
      </w:r>
    </w:p>
    <w:p w14:paraId="39867BF8" w14:textId="77777777" w:rsidR="00CE0454" w:rsidRDefault="00CE0454" w:rsidP="00CE0454">
      <w:r>
        <w:t>A schematic representation of the effects of 1</w:t>
      </w:r>
      <w:proofErr w:type="gramStart"/>
      <w:r>
        <w:t>,25</w:t>
      </w:r>
      <w:proofErr w:type="gramEnd"/>
      <w:r>
        <w:t>(OH)</w:t>
      </w:r>
      <w:r w:rsidRPr="00A84A7E">
        <w:rPr>
          <w:vertAlign w:val="subscript"/>
        </w:rPr>
        <w:t>2</w:t>
      </w:r>
      <w:r>
        <w:t xml:space="preserve">D on the immune system derived principally from </w:t>
      </w:r>
      <w:r w:rsidRPr="00AA7078">
        <w:rPr>
          <w:i/>
        </w:rPr>
        <w:t>in vitro</w:t>
      </w:r>
      <w:r>
        <w:t xml:space="preserve"> studies.  The white arrows shows an increase in response to 1</w:t>
      </w:r>
      <w:proofErr w:type="gramStart"/>
      <w:r>
        <w:t>,25</w:t>
      </w:r>
      <w:proofErr w:type="gramEnd"/>
      <w:r>
        <w:t>(OH)</w:t>
      </w:r>
      <w:r w:rsidRPr="00A84A7E">
        <w:rPr>
          <w:vertAlign w:val="subscript"/>
        </w:rPr>
        <w:t>2</w:t>
      </w:r>
      <w:r>
        <w:t>D and the dark show a decrease.</w:t>
      </w:r>
    </w:p>
    <w:p w14:paraId="558CCC5B" w14:textId="77777777" w:rsidR="00933167" w:rsidRDefault="00933167" w:rsidP="00140778"/>
    <w:p w14:paraId="3524D84E" w14:textId="77777777" w:rsidR="00933167" w:rsidRDefault="00933167" w:rsidP="00140778"/>
    <w:p w14:paraId="73127D01" w14:textId="77777777" w:rsidR="00933167" w:rsidRPr="00933167" w:rsidRDefault="00933167" w:rsidP="00933167">
      <w:pPr>
        <w:jc w:val="center"/>
        <w:rPr>
          <w:rFonts w:ascii="Calibri" w:hAnsi="Calibri"/>
          <w:noProof/>
        </w:rPr>
      </w:pPr>
      <w:r>
        <w:fldChar w:fldCharType="begin"/>
      </w:r>
      <w:r>
        <w:instrText xml:space="preserve"> ADDIN REFMGR.REFLIST </w:instrText>
      </w:r>
      <w:r>
        <w:fldChar w:fldCharType="separate"/>
      </w:r>
      <w:r w:rsidRPr="00933167">
        <w:rPr>
          <w:rFonts w:ascii="Calibri" w:hAnsi="Calibri"/>
          <w:noProof/>
        </w:rPr>
        <w:t>References</w:t>
      </w:r>
    </w:p>
    <w:p w14:paraId="24AB273D" w14:textId="77777777" w:rsidR="00933167" w:rsidRPr="00933167" w:rsidRDefault="00933167" w:rsidP="00933167">
      <w:pPr>
        <w:jc w:val="center"/>
        <w:rPr>
          <w:rFonts w:ascii="Calibri" w:hAnsi="Calibri"/>
          <w:noProof/>
        </w:rPr>
      </w:pPr>
    </w:p>
    <w:p w14:paraId="7247351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 </w:t>
      </w:r>
      <w:r w:rsidRPr="00933167">
        <w:rPr>
          <w:rFonts w:ascii="Calibri" w:hAnsi="Calibri"/>
          <w:noProof/>
        </w:rPr>
        <w:tab/>
        <w:t>Brincat M, Gambin J, Brincat M, Calleja-Agius J.  The role of vitamin D in osteoporosis. Maturitas 2015;80:329-32.</w:t>
      </w:r>
    </w:p>
    <w:p w14:paraId="65EC13F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 </w:t>
      </w:r>
      <w:r w:rsidRPr="00933167">
        <w:rPr>
          <w:rFonts w:ascii="Calibri" w:hAnsi="Calibri"/>
          <w:noProof/>
        </w:rPr>
        <w:tab/>
        <w:t>Saraff V, Shaw N.  Sunshine and vitamin D. Arch Dis Child 2015;ADC Online First, published on August 31, 2015 as 10.1136/archdischild-2014-307214:</w:t>
      </w:r>
    </w:p>
    <w:p w14:paraId="7C5FA4F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 </w:t>
      </w:r>
      <w:r w:rsidRPr="00933167">
        <w:rPr>
          <w:rFonts w:ascii="Calibri" w:hAnsi="Calibri"/>
          <w:noProof/>
        </w:rPr>
        <w:tab/>
        <w:t>Holick MF.  The cutaneous photosynthesis of pre-vitamin D3 - a unique photo-endocrine system. J Invest Dermatol 1981;77:51-8.</w:t>
      </w:r>
    </w:p>
    <w:p w14:paraId="69A29B0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 </w:t>
      </w:r>
      <w:r w:rsidRPr="00933167">
        <w:rPr>
          <w:rFonts w:ascii="Calibri" w:hAnsi="Calibri"/>
          <w:noProof/>
        </w:rPr>
        <w:tab/>
        <w:t>Holick MF.  Vitamin D deficiency. N Engl J Med 2007;357:266-81.</w:t>
      </w:r>
    </w:p>
    <w:p w14:paraId="260B14E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 </w:t>
      </w:r>
      <w:r w:rsidRPr="00933167">
        <w:rPr>
          <w:rFonts w:ascii="Calibri" w:hAnsi="Calibri"/>
          <w:noProof/>
        </w:rPr>
        <w:tab/>
        <w:t>Ponchon G, Kennan AL, Deluca HF.  Activation of Vitamin D by Liver. J Clin Invest 1969;48:2032-7.</w:t>
      </w:r>
    </w:p>
    <w:p w14:paraId="678A078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 </w:t>
      </w:r>
      <w:r w:rsidRPr="00933167">
        <w:rPr>
          <w:rFonts w:ascii="Calibri" w:hAnsi="Calibri"/>
          <w:noProof/>
        </w:rPr>
        <w:tab/>
        <w:t>Adams JS, Hewison M.  Extrarenal expression of the 25-hydroxyvitamin D-1-hydroxylase. Arch Biochem Biophys 2012;523:95-102.</w:t>
      </w:r>
    </w:p>
    <w:p w14:paraId="12CFD28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 </w:t>
      </w:r>
      <w:r w:rsidRPr="00933167">
        <w:rPr>
          <w:rFonts w:ascii="Calibri" w:hAnsi="Calibri"/>
          <w:noProof/>
        </w:rPr>
        <w:tab/>
        <w:t>Wang Y, Zhu J, Deluca HF.  Where is the vitamin D receptor? Arch Biochem Biophys 2012;523:123-33.</w:t>
      </w:r>
    </w:p>
    <w:p w14:paraId="4E69F41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 </w:t>
      </w:r>
      <w:r w:rsidRPr="00933167">
        <w:rPr>
          <w:rFonts w:ascii="Calibri" w:hAnsi="Calibri"/>
          <w:noProof/>
        </w:rPr>
        <w:tab/>
        <w:t>Grober U, Spitz J, Reichrath J, Kisters K, Holick MF.  Vitamin D: Update 2013: From rickets prophylaxis to general preventive healthcare. Dermatoendocrinol 2013;5:331-47.</w:t>
      </w:r>
    </w:p>
    <w:p w14:paraId="74F64E7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 </w:t>
      </w:r>
      <w:r w:rsidRPr="00933167">
        <w:rPr>
          <w:rFonts w:ascii="Calibri" w:hAnsi="Calibri"/>
          <w:noProof/>
        </w:rPr>
        <w:tab/>
        <w:t>Malabanan A, Veronikis IE, Holick MF.  Redefining vitamin D insufficiency. The Lancet 1998;351:805-6.</w:t>
      </w:r>
    </w:p>
    <w:p w14:paraId="1E860DD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0. </w:t>
      </w:r>
      <w:r w:rsidRPr="00933167">
        <w:rPr>
          <w:rFonts w:ascii="Calibri" w:hAnsi="Calibri"/>
          <w:noProof/>
        </w:rPr>
        <w:tab/>
        <w:t>Priemel M, von DC, Klatte TO.</w:t>
      </w:r>
      <w:r w:rsidRPr="00933167">
        <w:rPr>
          <w:rFonts w:ascii="Calibri" w:hAnsi="Calibri"/>
          <w:i/>
          <w:noProof/>
        </w:rPr>
        <w:t>et al</w:t>
      </w:r>
      <w:r w:rsidRPr="00933167">
        <w:rPr>
          <w:rFonts w:ascii="Calibri" w:hAnsi="Calibri"/>
          <w:noProof/>
        </w:rPr>
        <w:t>.  Bone mineralization defects and vitamin D deficiency: histomorphometric analysis of iliac crest bone biopsies and circulating 25-hydroxyvitamin D in 675 patients. J Bone Miner Res 2010;25:305-12.</w:t>
      </w:r>
    </w:p>
    <w:p w14:paraId="35B1434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1. </w:t>
      </w:r>
      <w:r w:rsidRPr="00933167">
        <w:rPr>
          <w:rFonts w:ascii="Calibri" w:hAnsi="Calibri"/>
          <w:noProof/>
        </w:rPr>
        <w:tab/>
        <w:t>Dawson-Hughes B, Heaney RP, Holick MF, Lips P, Meunier PJ, Vieth R.  Estimates of optimal vitamin D status. Osteoporos Int 2005;16:713-6.</w:t>
      </w:r>
    </w:p>
    <w:p w14:paraId="4AB0E67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2. </w:t>
      </w:r>
      <w:r w:rsidRPr="00933167">
        <w:rPr>
          <w:rFonts w:ascii="Calibri" w:hAnsi="Calibri"/>
          <w:noProof/>
        </w:rPr>
        <w:tab/>
        <w:t>van Schoor NM, Lips P.  Worldwide vitamin D status. Best Pract Res Clin Endocrinol Metab 2011;25:671-80.</w:t>
      </w:r>
    </w:p>
    <w:p w14:paraId="19B2428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3. </w:t>
      </w:r>
      <w:r w:rsidRPr="00933167">
        <w:rPr>
          <w:rFonts w:ascii="Calibri" w:hAnsi="Calibri"/>
          <w:noProof/>
        </w:rPr>
        <w:tab/>
        <w:t>Abou-Raya A, Abou-Raya S, Helmii M.  The effect of vitamin D supplementation on inflammatory and hemostatic markers and disease activity in patients with systemic lupus erythematosus: a randomized placebo-controlled trial. J Rheumatol 2013;40:265-72.</w:t>
      </w:r>
    </w:p>
    <w:p w14:paraId="48FF26A1"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14. </w:t>
      </w:r>
      <w:r w:rsidRPr="00933167">
        <w:rPr>
          <w:rFonts w:ascii="Calibri" w:hAnsi="Calibri"/>
          <w:noProof/>
        </w:rPr>
        <w:tab/>
        <w:t>Erten S, Sahin A, Altunoglu A, Gemcioglu E, Koca C.  Comparison of plasma vitamin D levels in patients with Sjogren's syndrome and healthy subjects. Int J Rheum Dis 2015;18:70-5.</w:t>
      </w:r>
    </w:p>
    <w:p w14:paraId="24B528C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5. </w:t>
      </w:r>
      <w:r w:rsidRPr="00933167">
        <w:rPr>
          <w:rFonts w:ascii="Calibri" w:hAnsi="Calibri"/>
          <w:noProof/>
        </w:rPr>
        <w:tab/>
        <w:t>Azali P, Barbasso HS, Kockum I.</w:t>
      </w:r>
      <w:r w:rsidRPr="00933167">
        <w:rPr>
          <w:rFonts w:ascii="Calibri" w:hAnsi="Calibri"/>
          <w:i/>
          <w:noProof/>
        </w:rPr>
        <w:t>et al</w:t>
      </w:r>
      <w:r w:rsidRPr="00933167">
        <w:rPr>
          <w:rFonts w:ascii="Calibri" w:hAnsi="Calibri"/>
          <w:noProof/>
        </w:rPr>
        <w:t>.  Low serum levels of vitamin D in idiopathic inflammatory myopathies. Ann Rheum Dis 2013;72:512-6.</w:t>
      </w:r>
    </w:p>
    <w:p w14:paraId="00FED21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6. </w:t>
      </w:r>
      <w:r w:rsidRPr="00933167">
        <w:rPr>
          <w:rFonts w:ascii="Calibri" w:hAnsi="Calibri"/>
          <w:noProof/>
        </w:rPr>
        <w:tab/>
        <w:t>Mandal M, Tripathy R, Panda AK.</w:t>
      </w:r>
      <w:r w:rsidRPr="00933167">
        <w:rPr>
          <w:rFonts w:ascii="Calibri" w:hAnsi="Calibri"/>
          <w:i/>
          <w:noProof/>
        </w:rPr>
        <w:t>et al</w:t>
      </w:r>
      <w:r w:rsidRPr="00933167">
        <w:rPr>
          <w:rFonts w:ascii="Calibri" w:hAnsi="Calibri"/>
          <w:noProof/>
        </w:rPr>
        <w:t>.  Vitamin D levels in Indian systemic lupus erythematosus patients: association with disease activity index and interferon alpha. Arthritis Res Ther 2014;16:R49.</w:t>
      </w:r>
    </w:p>
    <w:p w14:paraId="574B6A2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7. </w:t>
      </w:r>
      <w:r w:rsidRPr="00933167">
        <w:rPr>
          <w:rFonts w:ascii="Calibri" w:hAnsi="Calibri"/>
          <w:noProof/>
        </w:rPr>
        <w:tab/>
        <w:t>Stockton KA, Kandiah DA, Paratz JD, Bennell KL.  Fatigue, muscle strength and vitamin D status in women with systemic lupus erythematosus compared with healthy controls. Lupus 2012;21:271-8.</w:t>
      </w:r>
    </w:p>
    <w:p w14:paraId="722CF14D"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8. </w:t>
      </w:r>
      <w:r w:rsidRPr="00933167">
        <w:rPr>
          <w:rFonts w:ascii="Calibri" w:hAnsi="Calibri"/>
          <w:noProof/>
        </w:rPr>
        <w:tab/>
        <w:t>Touvier M, Deschasaux M, Montourcy M.</w:t>
      </w:r>
      <w:r w:rsidRPr="00933167">
        <w:rPr>
          <w:rFonts w:ascii="Calibri" w:hAnsi="Calibri"/>
          <w:i/>
          <w:noProof/>
        </w:rPr>
        <w:t>et al</w:t>
      </w:r>
      <w:r w:rsidRPr="00933167">
        <w:rPr>
          <w:rFonts w:ascii="Calibri" w:hAnsi="Calibri"/>
          <w:noProof/>
        </w:rPr>
        <w:t>.  Determinants of vitamin D status in Caucasian adults: influence of sun exposure, dietary intake, sociodemographic, lifestyle, anthropometric, and genetic factors. J Invest Dermatol 2015;135:378-88.</w:t>
      </w:r>
    </w:p>
    <w:p w14:paraId="387EDCC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19. </w:t>
      </w:r>
      <w:r w:rsidRPr="00933167">
        <w:rPr>
          <w:rFonts w:ascii="Calibri" w:hAnsi="Calibri"/>
          <w:noProof/>
        </w:rPr>
        <w:tab/>
        <w:t>Cusack C, Danby C, Fallon JC.</w:t>
      </w:r>
      <w:r w:rsidRPr="00933167">
        <w:rPr>
          <w:rFonts w:ascii="Calibri" w:hAnsi="Calibri"/>
          <w:i/>
          <w:noProof/>
        </w:rPr>
        <w:t>et al</w:t>
      </w:r>
      <w:r w:rsidRPr="00933167">
        <w:rPr>
          <w:rFonts w:ascii="Calibri" w:hAnsi="Calibri"/>
          <w:noProof/>
        </w:rPr>
        <w:t>.  Photoprotective behaviour and sunscreen use: impact on vitamin D levels in cutaneous lupus erythematosus. Photodermatol Photoimmunol Photomed 2008;24:260-7.</w:t>
      </w:r>
    </w:p>
    <w:p w14:paraId="284EBF9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0. </w:t>
      </w:r>
      <w:r w:rsidRPr="00933167">
        <w:rPr>
          <w:rFonts w:ascii="Calibri" w:hAnsi="Calibri"/>
          <w:noProof/>
        </w:rPr>
        <w:tab/>
        <w:t>Silva MC, Furlanetto TW.  Does serum 25-hydroxyvitamin D decrease during acute-phase response? A systematic review. Nutr Res 2015;35:91-6.</w:t>
      </w:r>
    </w:p>
    <w:p w14:paraId="187906F5"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1. </w:t>
      </w:r>
      <w:r w:rsidRPr="00933167">
        <w:rPr>
          <w:rFonts w:ascii="Calibri" w:hAnsi="Calibri"/>
          <w:noProof/>
        </w:rPr>
        <w:tab/>
        <w:t>Waldron JL, Ashby HL, Cornes MP.</w:t>
      </w:r>
      <w:r w:rsidRPr="00933167">
        <w:rPr>
          <w:rFonts w:ascii="Calibri" w:hAnsi="Calibri"/>
          <w:i/>
          <w:noProof/>
        </w:rPr>
        <w:t>et al</w:t>
      </w:r>
      <w:r w:rsidRPr="00933167">
        <w:rPr>
          <w:rFonts w:ascii="Calibri" w:hAnsi="Calibri"/>
          <w:noProof/>
        </w:rPr>
        <w:t>.  Vitamin D: a negative acute phase reactant. J Clin Pathol 2013;66:620-2.</w:t>
      </w:r>
    </w:p>
    <w:p w14:paraId="3F6DF61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2. </w:t>
      </w:r>
      <w:r w:rsidRPr="00933167">
        <w:rPr>
          <w:rFonts w:ascii="Calibri" w:hAnsi="Calibri"/>
          <w:noProof/>
        </w:rPr>
        <w:tab/>
        <w:t>Ritterhouse LL, Crowe SR, Niewold TB.</w:t>
      </w:r>
      <w:r w:rsidRPr="00933167">
        <w:rPr>
          <w:rFonts w:ascii="Calibri" w:hAnsi="Calibri"/>
          <w:i/>
          <w:noProof/>
        </w:rPr>
        <w:t>et al</w:t>
      </w:r>
      <w:r w:rsidRPr="00933167">
        <w:rPr>
          <w:rFonts w:ascii="Calibri" w:hAnsi="Calibri"/>
          <w:noProof/>
        </w:rPr>
        <w:t>.  Vitamin D deficiency is associated with an increased autoimmune response in healthy individuals and in patients with systemic lupus erythematosus. Ann Rheum Dis 2011;70:1569-74.</w:t>
      </w:r>
    </w:p>
    <w:p w14:paraId="1307839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3. </w:t>
      </w:r>
      <w:r w:rsidRPr="00933167">
        <w:rPr>
          <w:rFonts w:ascii="Calibri" w:hAnsi="Calibri"/>
          <w:noProof/>
        </w:rPr>
        <w:tab/>
        <w:t>Ramagopalan SV, Goldacre R, Disanto G, Giovannoni G, Goldacre MJ.  Hospital admissions for vitamin D related conditions and subsequent immune-mediated disease: record-linkage studies. BMC Med 2013;11:171.</w:t>
      </w:r>
    </w:p>
    <w:p w14:paraId="199F9E81"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4. </w:t>
      </w:r>
      <w:r w:rsidRPr="00933167">
        <w:rPr>
          <w:rFonts w:ascii="Calibri" w:hAnsi="Calibri"/>
          <w:noProof/>
        </w:rPr>
        <w:tab/>
        <w:t>Costenbader KH, Feskanich D, Holmes M, Karlson EW, Benito-Garcia E.  Vitamin D intake and risks of systemic lupus erythematosus and rheumatoid arthritis in women. Ann Rheum Dis 2008;67:530-5.</w:t>
      </w:r>
    </w:p>
    <w:p w14:paraId="1F754BE8"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5. </w:t>
      </w:r>
      <w:r w:rsidRPr="00933167">
        <w:rPr>
          <w:rFonts w:ascii="Calibri" w:hAnsi="Calibri"/>
          <w:noProof/>
        </w:rPr>
        <w:tab/>
        <w:t>Hiraki LT, Munger KL, Costenbader KH, Karlson EW.  Dietary intake of vitamin D during adolescence and risk of adult-onset systemic lupus erythematosus and rheumatoid arthritis. Arthritis Care Res (Hoboken ) 2012;64:1829-36.</w:t>
      </w:r>
    </w:p>
    <w:p w14:paraId="4B127969"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6. </w:t>
      </w:r>
      <w:r w:rsidRPr="00933167">
        <w:rPr>
          <w:rFonts w:ascii="Calibri" w:hAnsi="Calibri"/>
          <w:noProof/>
        </w:rPr>
        <w:tab/>
        <w:t>Zold E, Szodoray P, Gaal J.</w:t>
      </w:r>
      <w:r w:rsidRPr="00933167">
        <w:rPr>
          <w:rFonts w:ascii="Calibri" w:hAnsi="Calibri"/>
          <w:i/>
          <w:noProof/>
        </w:rPr>
        <w:t>et al</w:t>
      </w:r>
      <w:r w:rsidRPr="00933167">
        <w:rPr>
          <w:rFonts w:ascii="Calibri" w:hAnsi="Calibri"/>
          <w:noProof/>
        </w:rPr>
        <w:t>.  Vitamin D deficiency in undifferentiated connective tissue disease. Arthritis Res Ther 2008;10:R123.</w:t>
      </w:r>
    </w:p>
    <w:p w14:paraId="475DFC3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7. </w:t>
      </w:r>
      <w:r w:rsidRPr="00933167">
        <w:rPr>
          <w:rFonts w:ascii="Calibri" w:hAnsi="Calibri"/>
          <w:noProof/>
        </w:rPr>
        <w:tab/>
        <w:t>Emerah AA, El-Shal AS.  Role of vitamin D receptor gene polymorphisms and serum 25-hydroxyvitamin D level in Egyptian female patients with systemic lupus erythematosus. Mol Biol Rep 2013;40:6151-62.</w:t>
      </w:r>
    </w:p>
    <w:p w14:paraId="25861315"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28. </w:t>
      </w:r>
      <w:r w:rsidRPr="00933167">
        <w:rPr>
          <w:rFonts w:ascii="Calibri" w:hAnsi="Calibri"/>
          <w:noProof/>
        </w:rPr>
        <w:tab/>
        <w:t>Mao S, Huang S.  Association between vitamin D receptor gene BsmI, FokI, ApaI and TaqI polymorphisms and the risk of systemic lupus erythematosus: a meta-analysis. Rheumatol Int 2014;34:381-8.</w:t>
      </w:r>
    </w:p>
    <w:p w14:paraId="32EB8B3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29. </w:t>
      </w:r>
      <w:r w:rsidRPr="00933167">
        <w:rPr>
          <w:rFonts w:ascii="Calibri" w:hAnsi="Calibri"/>
          <w:noProof/>
        </w:rPr>
        <w:tab/>
        <w:t>Linker-Israeli M, Elstner E, Klinenberg JR, Wallace DJ, Koeffler HP.  Vitamin D3 and Its synthetic analogs inhibit the spontaneous in vitro immunoglobulin production by SLE-derived PBMC. Clin Immunol 2001;99:82-93.</w:t>
      </w:r>
    </w:p>
    <w:p w14:paraId="431DB8F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0. </w:t>
      </w:r>
      <w:r w:rsidRPr="00933167">
        <w:rPr>
          <w:rFonts w:ascii="Calibri" w:hAnsi="Calibri"/>
          <w:noProof/>
        </w:rPr>
        <w:tab/>
        <w:t>Chen S, Sims GP, Chen XX, Gu YY, Chen S, Lipsky PE.  Modulatory effects of 1,25-dihydroxyvitamin D3 on human B cell differentiation. J Immunol 2007;179:1634-47.</w:t>
      </w:r>
    </w:p>
    <w:p w14:paraId="0E990FB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1. </w:t>
      </w:r>
      <w:r w:rsidRPr="00933167">
        <w:rPr>
          <w:rFonts w:ascii="Calibri" w:hAnsi="Calibri"/>
          <w:noProof/>
        </w:rPr>
        <w:tab/>
        <w:t>Terrier B, Derian N, Schoindre Y.</w:t>
      </w:r>
      <w:r w:rsidRPr="00933167">
        <w:rPr>
          <w:rFonts w:ascii="Calibri" w:hAnsi="Calibri"/>
          <w:i/>
          <w:noProof/>
        </w:rPr>
        <w:t>et al</w:t>
      </w:r>
      <w:r w:rsidRPr="00933167">
        <w:rPr>
          <w:rFonts w:ascii="Calibri" w:hAnsi="Calibri"/>
          <w:noProof/>
        </w:rPr>
        <w:t>.  Restoration of regulatory and effector T cell balance and B cell homeostasis in systemic lupus erythematosus patients through vitamin D supplementation. Arthritis Res Ther 2012;14:R221.</w:t>
      </w:r>
    </w:p>
    <w:p w14:paraId="32E7017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2. </w:t>
      </w:r>
      <w:r w:rsidRPr="00933167">
        <w:rPr>
          <w:rFonts w:ascii="Calibri" w:hAnsi="Calibri"/>
          <w:noProof/>
        </w:rPr>
        <w:tab/>
        <w:t>Boonstra A, Barrat FJ, Crain C, Heath VL, Savelkoul HF, O'Garra A.  1alpha,25-Dihydroxyvitamin d3 has a direct effect on naive CD4(+) T cells to enhance the development of Th2 cells. J Immunol 2001;167:4974-80.</w:t>
      </w:r>
    </w:p>
    <w:p w14:paraId="4C361A5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3. </w:t>
      </w:r>
      <w:r w:rsidRPr="00933167">
        <w:rPr>
          <w:rFonts w:ascii="Calibri" w:hAnsi="Calibri"/>
          <w:noProof/>
        </w:rPr>
        <w:tab/>
        <w:t>Piantoni S, Andreoli L, Scarsi M.</w:t>
      </w:r>
      <w:r w:rsidRPr="00933167">
        <w:rPr>
          <w:rFonts w:ascii="Calibri" w:hAnsi="Calibri"/>
          <w:i/>
          <w:noProof/>
        </w:rPr>
        <w:t>et al</w:t>
      </w:r>
      <w:r w:rsidRPr="00933167">
        <w:rPr>
          <w:rFonts w:ascii="Calibri" w:hAnsi="Calibri"/>
          <w:noProof/>
        </w:rPr>
        <w:t>.  Phenotype modifications of T-cells and their shift toward a Th2 response in patients with systemic lupus erythematosus supplemented with different monthly regimens of vitamin D. Lupus 2015;24:490-8.</w:t>
      </w:r>
    </w:p>
    <w:p w14:paraId="313C173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4. </w:t>
      </w:r>
      <w:r w:rsidRPr="00933167">
        <w:rPr>
          <w:rFonts w:ascii="Calibri" w:hAnsi="Calibri"/>
          <w:noProof/>
        </w:rPr>
        <w:tab/>
        <w:t>Prietl B, Treiber G, Mader JK.</w:t>
      </w:r>
      <w:r w:rsidRPr="00933167">
        <w:rPr>
          <w:rFonts w:ascii="Calibri" w:hAnsi="Calibri"/>
          <w:i/>
          <w:noProof/>
        </w:rPr>
        <w:t>et al</w:t>
      </w:r>
      <w:r w:rsidRPr="00933167">
        <w:rPr>
          <w:rFonts w:ascii="Calibri" w:hAnsi="Calibri"/>
          <w:noProof/>
        </w:rPr>
        <w:t>.  High-dose cholecalciferol supplementation significantly increases peripheral CD4(+) Tregs in healthy adults without negatively affecting the frequency of other immune cells. Eur J Nutr 2014;53:751-9.</w:t>
      </w:r>
    </w:p>
    <w:p w14:paraId="6178A98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5. </w:t>
      </w:r>
      <w:r w:rsidRPr="00933167">
        <w:rPr>
          <w:rFonts w:ascii="Calibri" w:hAnsi="Calibri"/>
          <w:noProof/>
        </w:rPr>
        <w:tab/>
        <w:t>Hewison M, Freeman L, Hughes SV.</w:t>
      </w:r>
      <w:r w:rsidRPr="00933167">
        <w:rPr>
          <w:rFonts w:ascii="Calibri" w:hAnsi="Calibri"/>
          <w:i/>
          <w:noProof/>
        </w:rPr>
        <w:t>et al</w:t>
      </w:r>
      <w:r w:rsidRPr="00933167">
        <w:rPr>
          <w:rFonts w:ascii="Calibri" w:hAnsi="Calibri"/>
          <w:noProof/>
        </w:rPr>
        <w:t>.  Differential regulation of vitamin D receptor and its ligand in human monocyte-derived dendritic cells. J Immunol 2003;170:5382-90.</w:t>
      </w:r>
    </w:p>
    <w:p w14:paraId="40E34EC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6. </w:t>
      </w:r>
      <w:r w:rsidRPr="00933167">
        <w:rPr>
          <w:rFonts w:ascii="Calibri" w:hAnsi="Calibri"/>
          <w:noProof/>
        </w:rPr>
        <w:tab/>
        <w:t>Sochorova K, Budinsky V, Rozkova D.</w:t>
      </w:r>
      <w:r w:rsidRPr="00933167">
        <w:rPr>
          <w:rFonts w:ascii="Calibri" w:hAnsi="Calibri"/>
          <w:i/>
          <w:noProof/>
        </w:rPr>
        <w:t>et al</w:t>
      </w:r>
      <w:r w:rsidRPr="00933167">
        <w:rPr>
          <w:rFonts w:ascii="Calibri" w:hAnsi="Calibri"/>
          <w:noProof/>
        </w:rPr>
        <w:t>.  Paricalcitol (19-nor-1,25-dihydroxyvitamin D2) and calcitriol (1,25-dihydroxyvitamin D3) exert potent immunomodulatory effects on dendritic cells and inhibit induction of antigen-specific T cells. Clin Immunol 2009;133:69-77.</w:t>
      </w:r>
    </w:p>
    <w:p w14:paraId="77509A08"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7. </w:t>
      </w:r>
      <w:r w:rsidRPr="00933167">
        <w:rPr>
          <w:rFonts w:ascii="Calibri" w:hAnsi="Calibri"/>
          <w:noProof/>
        </w:rPr>
        <w:tab/>
        <w:t>Penna G, Adorini L.  1(alpha),25-Dihydroxyvitamin D3 Inhibits Differentiation, Maturation, Activation, and Survival of Dendritic Cells Leading to Impaired Alloreactive T Cell Activation. J Immunol 2000;164:2405-11.</w:t>
      </w:r>
    </w:p>
    <w:p w14:paraId="6559561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8. </w:t>
      </w:r>
      <w:r w:rsidRPr="00933167">
        <w:rPr>
          <w:rFonts w:ascii="Calibri" w:hAnsi="Calibri"/>
          <w:noProof/>
        </w:rPr>
        <w:tab/>
        <w:t>Korf H, Wenes M, Stijlemans B.</w:t>
      </w:r>
      <w:r w:rsidRPr="00933167">
        <w:rPr>
          <w:rFonts w:ascii="Calibri" w:hAnsi="Calibri"/>
          <w:i/>
          <w:noProof/>
        </w:rPr>
        <w:t>et al</w:t>
      </w:r>
      <w:r w:rsidRPr="00933167">
        <w:rPr>
          <w:rFonts w:ascii="Calibri" w:hAnsi="Calibri"/>
          <w:noProof/>
        </w:rPr>
        <w:t>.  1,25-Dihydroxyvitamin D3 curtails the inflammatory and T cell stimulatory capacity of macrophages through an IL-10-dependent mechanism. Immunobiology 2012;217:1292-300.</w:t>
      </w:r>
    </w:p>
    <w:p w14:paraId="2E5AB0B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39. </w:t>
      </w:r>
      <w:r w:rsidRPr="00933167">
        <w:rPr>
          <w:rFonts w:ascii="Calibri" w:hAnsi="Calibri"/>
          <w:noProof/>
        </w:rPr>
        <w:tab/>
        <w:t>Lerman M, Burnham J, Behrens E.  1,25 dihydroxyvitamin D3 limits monocyte maturation in lupus sera. Lupus 2011;20:749-53.</w:t>
      </w:r>
    </w:p>
    <w:p w14:paraId="1470986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0. </w:t>
      </w:r>
      <w:r w:rsidRPr="00933167">
        <w:rPr>
          <w:rFonts w:ascii="Calibri" w:hAnsi="Calibri"/>
          <w:noProof/>
        </w:rPr>
        <w:tab/>
        <w:t>Mauf S, Penna-Martinez M, Jentzsch T.</w:t>
      </w:r>
      <w:r w:rsidRPr="00933167">
        <w:rPr>
          <w:rFonts w:ascii="Calibri" w:hAnsi="Calibri"/>
          <w:i/>
          <w:noProof/>
        </w:rPr>
        <w:t>et al</w:t>
      </w:r>
      <w:r w:rsidRPr="00933167">
        <w:rPr>
          <w:rFonts w:ascii="Calibri" w:hAnsi="Calibri"/>
          <w:noProof/>
        </w:rPr>
        <w:t>.  Immunomodulatory effects of 25-hydroxyvitamin D3 on monocytic cell differentiation and influence of vitamin D3 polymorphisms in type 1 diabetes. J Steroid Biochem Mol Biol 2015;147:17-23.</w:t>
      </w:r>
    </w:p>
    <w:p w14:paraId="64E2868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1. </w:t>
      </w:r>
      <w:r w:rsidRPr="00933167">
        <w:rPr>
          <w:rFonts w:ascii="Calibri" w:hAnsi="Calibri"/>
          <w:noProof/>
        </w:rPr>
        <w:tab/>
        <w:t>Asselin-Paturel C, Trinchieri G.  Production of type I interferons: plasmacytoid dendritic cells and beyond. J Exp Med 2005;202:461-5.</w:t>
      </w:r>
    </w:p>
    <w:p w14:paraId="6B92D3A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42. </w:t>
      </w:r>
      <w:r w:rsidRPr="00933167">
        <w:rPr>
          <w:rFonts w:ascii="Calibri" w:hAnsi="Calibri"/>
          <w:noProof/>
        </w:rPr>
        <w:tab/>
        <w:t>Dickie LJ, Church LD, Coulthard LR, Mathews RJ, Emery P, McDermott MF.  Vitamin D3 down-regulates intracellular Toll-like receptor 9 expression and Toll-like receptor 9-induced IL-6 production in human monocytes. Rheumatology (Oxford) 2010;49:1466-71.</w:t>
      </w:r>
    </w:p>
    <w:p w14:paraId="4580AB4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3. </w:t>
      </w:r>
      <w:r w:rsidRPr="00933167">
        <w:rPr>
          <w:rFonts w:ascii="Calibri" w:hAnsi="Calibri"/>
          <w:noProof/>
        </w:rPr>
        <w:tab/>
        <w:t>Takano Y, Mitsuhashi H, Ueno K.  1alpha,25-Dihydroxyvitamin D(3) inhibits neutrophil recruitment in hamster model of acute lung injury. Steroids 2011;76:1305-9.</w:t>
      </w:r>
    </w:p>
    <w:p w14:paraId="3F8CEB9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4. </w:t>
      </w:r>
      <w:r w:rsidRPr="00933167">
        <w:rPr>
          <w:rFonts w:ascii="Calibri" w:hAnsi="Calibri"/>
          <w:noProof/>
        </w:rPr>
        <w:tab/>
        <w:t>Takahashi K, Nakayama Y, Horiuchi H.</w:t>
      </w:r>
      <w:r w:rsidRPr="00933167">
        <w:rPr>
          <w:rFonts w:ascii="Calibri" w:hAnsi="Calibri"/>
          <w:i/>
          <w:noProof/>
        </w:rPr>
        <w:t>et al</w:t>
      </w:r>
      <w:r w:rsidRPr="00933167">
        <w:rPr>
          <w:rFonts w:ascii="Calibri" w:hAnsi="Calibri"/>
          <w:noProof/>
        </w:rPr>
        <w:t>.  Human neutrophils express messenger RNA of vitamin D receptor and respond to 1alpha,25-dihydroxyvitamin D3. Immunopharmacol Immunotoxicol 2002;24:335-47.</w:t>
      </w:r>
    </w:p>
    <w:p w14:paraId="0F8C0DC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5. </w:t>
      </w:r>
      <w:r w:rsidRPr="00933167">
        <w:rPr>
          <w:rFonts w:ascii="Calibri" w:hAnsi="Calibri"/>
          <w:noProof/>
        </w:rPr>
        <w:tab/>
        <w:t>Thudi A, Yin S, Wandstrat AE, Li QZ, Olsen NJ.  Vitamin D levels and disease status in Texas patients with systemic lupus erythematosus. Am J Med Sci 2008;335:99-104.</w:t>
      </w:r>
    </w:p>
    <w:p w14:paraId="45C0BB5B"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6. </w:t>
      </w:r>
      <w:r w:rsidRPr="00933167">
        <w:rPr>
          <w:rFonts w:ascii="Calibri" w:hAnsi="Calibri"/>
          <w:noProof/>
        </w:rPr>
        <w:tab/>
        <w:t>Mok CC, Birmingham DJ, Ho LY, Hebert LA, Song H, Rovin BH.  Vitamin D deficiency as marker for disease activity and damage in systemic lupus erythematosus: a comparison with anti-dsDNA and anti-C1q. Lupus 2012;21:36-42.</w:t>
      </w:r>
    </w:p>
    <w:p w14:paraId="76479756"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7. </w:t>
      </w:r>
      <w:r w:rsidRPr="00933167">
        <w:rPr>
          <w:rFonts w:ascii="Calibri" w:hAnsi="Calibri"/>
          <w:noProof/>
        </w:rPr>
        <w:tab/>
        <w:t>Bonakdar ZS, Jahanshahifar L, Jahanshahifar F, Gholamrezaei A.  Vitamin D deficiency and its association with disease activity in new cases of systemic lupus erythematosus. Lupus 2011;20:1155-60.</w:t>
      </w:r>
    </w:p>
    <w:p w14:paraId="48904F1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8. </w:t>
      </w:r>
      <w:r w:rsidRPr="00933167">
        <w:rPr>
          <w:rFonts w:ascii="Calibri" w:hAnsi="Calibri"/>
          <w:noProof/>
        </w:rPr>
        <w:tab/>
        <w:t>Szodoray P, Tarr T, Bazso A, Poor G, Szegedi G, Kiss E.  The immunopathological role of vitamin D in patients with SLE: data from a single centre registry in Hungary. Scand J Rheumatol 2011;40:122-6.</w:t>
      </w:r>
    </w:p>
    <w:p w14:paraId="0AE47C6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49. </w:t>
      </w:r>
      <w:r w:rsidRPr="00933167">
        <w:rPr>
          <w:rFonts w:ascii="Calibri" w:hAnsi="Calibri"/>
          <w:noProof/>
        </w:rPr>
        <w:tab/>
        <w:t>Amital H, Szekanecz Z, Szucs G.</w:t>
      </w:r>
      <w:r w:rsidRPr="00933167">
        <w:rPr>
          <w:rFonts w:ascii="Calibri" w:hAnsi="Calibri"/>
          <w:i/>
          <w:noProof/>
        </w:rPr>
        <w:t>et al</w:t>
      </w:r>
      <w:r w:rsidRPr="00933167">
        <w:rPr>
          <w:rFonts w:ascii="Calibri" w:hAnsi="Calibri"/>
          <w:noProof/>
        </w:rPr>
        <w:t>.  Serum concentrations of 25-OH vitamin D in patients with systemic lupus erythematosus (SLE) are inversely related to disease activity: is it time to routinely supplement patients with SLE with vitamin D? Ann Rheum Dis 2010;69:1155-7.</w:t>
      </w:r>
    </w:p>
    <w:p w14:paraId="318CF67F"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0. </w:t>
      </w:r>
      <w:r w:rsidRPr="00933167">
        <w:rPr>
          <w:rFonts w:ascii="Calibri" w:hAnsi="Calibri"/>
          <w:noProof/>
        </w:rPr>
        <w:tab/>
        <w:t>Kim HA, Sung JM, Jeon JY, Yoon JM, Suh CH.  Vitamin D may not be a good marker of disease activity in Korean patients with systemic lupus erythematosus. Rheumatol Int 2010;31:1189-94.</w:t>
      </w:r>
    </w:p>
    <w:p w14:paraId="05163F6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1. </w:t>
      </w:r>
      <w:r w:rsidRPr="00933167">
        <w:rPr>
          <w:rFonts w:ascii="Calibri" w:hAnsi="Calibri"/>
          <w:noProof/>
        </w:rPr>
        <w:tab/>
        <w:t>Orbach H, Zandman-Goddard G, Amital H.</w:t>
      </w:r>
      <w:r w:rsidRPr="00933167">
        <w:rPr>
          <w:rFonts w:ascii="Calibri" w:hAnsi="Calibri"/>
          <w:i/>
          <w:noProof/>
        </w:rPr>
        <w:t>et al</w:t>
      </w:r>
      <w:r w:rsidRPr="00933167">
        <w:rPr>
          <w:rFonts w:ascii="Calibri" w:hAnsi="Calibri"/>
          <w:noProof/>
        </w:rPr>
        <w:t>.  Novel biomarkers in autoimmune diseases. Ann N Y Acad Sci 2007;1109:385-400.</w:t>
      </w:r>
    </w:p>
    <w:p w14:paraId="0C15036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2. </w:t>
      </w:r>
      <w:r w:rsidRPr="00933167">
        <w:rPr>
          <w:rFonts w:ascii="Calibri" w:hAnsi="Calibri"/>
          <w:noProof/>
        </w:rPr>
        <w:tab/>
        <w:t>Lopez-Robles C, Rios-Fernandez R, Callejas-Rubio J, Ortego-Centeno N.  Vitamin D deficiency in a cohort of patients with systemic lupus erythematous in the South of Spain. Lupus 2011;330-1.</w:t>
      </w:r>
    </w:p>
    <w:p w14:paraId="1DEE4D61"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3. </w:t>
      </w:r>
      <w:r w:rsidRPr="00933167">
        <w:rPr>
          <w:rFonts w:ascii="Calibri" w:hAnsi="Calibri"/>
          <w:noProof/>
        </w:rPr>
        <w:tab/>
        <w:t>Souto M, Coelho A, Guo C.</w:t>
      </w:r>
      <w:r w:rsidRPr="00933167">
        <w:rPr>
          <w:rFonts w:ascii="Calibri" w:hAnsi="Calibri"/>
          <w:i/>
          <w:noProof/>
        </w:rPr>
        <w:t>et al</w:t>
      </w:r>
      <w:r w:rsidRPr="00933167">
        <w:rPr>
          <w:rFonts w:ascii="Calibri" w:hAnsi="Calibri"/>
          <w:noProof/>
        </w:rPr>
        <w:t>.  Vitamin D insufficiency in Brazilian patients with SLE: prevalence, associated factors, and relationship with activity. Lupus 2011;20:1019-26.</w:t>
      </w:r>
    </w:p>
    <w:p w14:paraId="1150456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4. </w:t>
      </w:r>
      <w:r w:rsidRPr="00933167">
        <w:rPr>
          <w:rFonts w:ascii="Calibri" w:hAnsi="Calibri"/>
          <w:noProof/>
        </w:rPr>
        <w:tab/>
        <w:t>Birmingham DJ, Hebert LA, Song H.</w:t>
      </w:r>
      <w:r w:rsidRPr="00933167">
        <w:rPr>
          <w:rFonts w:ascii="Calibri" w:hAnsi="Calibri"/>
          <w:i/>
          <w:noProof/>
        </w:rPr>
        <w:t>et al</w:t>
      </w:r>
      <w:r w:rsidRPr="00933167">
        <w:rPr>
          <w:rFonts w:ascii="Calibri" w:hAnsi="Calibri"/>
          <w:noProof/>
        </w:rPr>
        <w:t>.  Evidence that abnormally large seasonal declines in vitamin D status may trigger SLE flare in non-African Americans. Lupus 2012;21:855-64.</w:t>
      </w:r>
    </w:p>
    <w:p w14:paraId="08275C0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5. </w:t>
      </w:r>
      <w:r w:rsidRPr="00933167">
        <w:rPr>
          <w:rFonts w:ascii="Calibri" w:hAnsi="Calibri"/>
          <w:noProof/>
        </w:rPr>
        <w:tab/>
        <w:t>Dall'Ara F, Andreoli L, Piva N, Piantoni S, Franceschini F, Tincani A.  Winter lupus flares are associated with low vitamin D levels in a retrospective longitudinal study of Italian adult patients. Clin Exp Rheumatol 2015;33:153-8.</w:t>
      </w:r>
    </w:p>
    <w:p w14:paraId="5D27250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56. </w:t>
      </w:r>
      <w:r w:rsidRPr="00933167">
        <w:rPr>
          <w:rFonts w:ascii="Calibri" w:hAnsi="Calibri"/>
          <w:noProof/>
        </w:rPr>
        <w:tab/>
        <w:t>Petri M, Bello KJ, Fang H, Magder LS.  Vitamin D in systemic lupus erythematosus: modest association with disease activity and the urine protein-to-creatinine ratio. Arthritis Rheum 2013;65:1865-71.</w:t>
      </w:r>
    </w:p>
    <w:p w14:paraId="0DDE5F3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7. </w:t>
      </w:r>
      <w:r w:rsidRPr="00933167">
        <w:rPr>
          <w:rFonts w:ascii="Calibri" w:hAnsi="Calibri"/>
          <w:noProof/>
        </w:rPr>
        <w:tab/>
        <w:t>Aranow C, Kamen DL, Dall'Era M.</w:t>
      </w:r>
      <w:r w:rsidRPr="00933167">
        <w:rPr>
          <w:rFonts w:ascii="Calibri" w:hAnsi="Calibri"/>
          <w:i/>
          <w:noProof/>
        </w:rPr>
        <w:t>et al</w:t>
      </w:r>
      <w:r w:rsidRPr="00933167">
        <w:rPr>
          <w:rFonts w:ascii="Calibri" w:hAnsi="Calibri"/>
          <w:noProof/>
        </w:rPr>
        <w:t>.  Randomized, Double-Blind, Placebo-Controlled Trial of the Effect of Vitamin D3 on the Interferon Signature in Patients With Systemic Lupus Erythematosus. Arthritis Rheumatol 2015;67:1848-57.</w:t>
      </w:r>
    </w:p>
    <w:p w14:paraId="4833D2F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8. </w:t>
      </w:r>
      <w:r w:rsidRPr="00933167">
        <w:rPr>
          <w:rFonts w:ascii="Calibri" w:hAnsi="Calibri"/>
          <w:noProof/>
        </w:rPr>
        <w:tab/>
        <w:t>Andreoli L, Dall'Ara F, Piantoni S.</w:t>
      </w:r>
      <w:r w:rsidRPr="00933167">
        <w:rPr>
          <w:rFonts w:ascii="Calibri" w:hAnsi="Calibri"/>
          <w:i/>
          <w:noProof/>
        </w:rPr>
        <w:t>et al</w:t>
      </w:r>
      <w:r w:rsidRPr="00933167">
        <w:rPr>
          <w:rFonts w:ascii="Calibri" w:hAnsi="Calibri"/>
          <w:noProof/>
        </w:rPr>
        <w:t>.  A 24-month prospective study on the efficacy and safety of two different monthly regimens of vitamin D supplementation in pre-menopausal women with systemic lupus erythematosus. Lupus 2015;24:499-506.</w:t>
      </w:r>
    </w:p>
    <w:p w14:paraId="2CD551C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59. </w:t>
      </w:r>
      <w:r w:rsidRPr="00933167">
        <w:rPr>
          <w:rFonts w:ascii="Calibri" w:hAnsi="Calibri"/>
          <w:noProof/>
        </w:rPr>
        <w:tab/>
        <w:t>Lima GL, Paupitz J, Aikawa NE, Takayama L, Bonfa E, Pereira RM.  Vitamin D supplementation in adolescents and young adults with Juvenile Systemic Lupus Erythematosus for improvement in disease activity and fatigue scores: A reandomized, double-blind, placebo-controlled tria</w:t>
      </w:r>
      <w:r w:rsidRPr="00933167">
        <w:rPr>
          <w:rFonts w:ascii="Times New Roman" w:hAnsi="Times New Roman" w:cs="Times New Roman"/>
          <w:noProof/>
        </w:rPr>
        <w:t>l</w:t>
      </w:r>
      <w:r w:rsidRPr="00933167">
        <w:rPr>
          <w:rFonts w:ascii="Calibri" w:hAnsi="Calibri"/>
          <w:noProof/>
        </w:rPr>
        <w:t>. Arthritis Care Res (Hoboken ) 2016;68:91-8.</w:t>
      </w:r>
    </w:p>
    <w:p w14:paraId="15BF19BD"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0. </w:t>
      </w:r>
      <w:r w:rsidRPr="00933167">
        <w:rPr>
          <w:rFonts w:ascii="Calibri" w:hAnsi="Calibri"/>
          <w:noProof/>
        </w:rPr>
        <w:tab/>
        <w:t>Agmon-Levin N, Kivity S, Tzioufas AG.</w:t>
      </w:r>
      <w:r w:rsidRPr="00933167">
        <w:rPr>
          <w:rFonts w:ascii="Calibri" w:hAnsi="Calibri"/>
          <w:i/>
          <w:noProof/>
        </w:rPr>
        <w:t>et al</w:t>
      </w:r>
      <w:r w:rsidRPr="00933167">
        <w:rPr>
          <w:rFonts w:ascii="Calibri" w:hAnsi="Calibri"/>
          <w:noProof/>
        </w:rPr>
        <w:t>.  Low levels of vitamin-D are associated with neuropathy and lymphoma among patients with Sjogren's syndrome. J Autoimmun 2012;39:234-9.</w:t>
      </w:r>
    </w:p>
    <w:p w14:paraId="35C935C9"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1. </w:t>
      </w:r>
      <w:r w:rsidRPr="00933167">
        <w:rPr>
          <w:rFonts w:ascii="Calibri" w:hAnsi="Calibri"/>
          <w:noProof/>
        </w:rPr>
        <w:tab/>
        <w:t>Zilahi E, Chen JQ, Papp G, Szanto A, Zeher M.  Lack of association of vitamin D receptor gene polymorphisms/haplotypes in Sjogren's syndrome. Clin Rheumatol 2015;34:247-53.</w:t>
      </w:r>
    </w:p>
    <w:p w14:paraId="4BAD4AAD"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2. </w:t>
      </w:r>
      <w:r w:rsidRPr="00933167">
        <w:rPr>
          <w:rFonts w:ascii="Calibri" w:hAnsi="Calibri"/>
          <w:noProof/>
        </w:rPr>
        <w:tab/>
        <w:t>Robinson AB, Thierry-Palmer M, Gibson KL, Rabinovich CE.  Disease activity, proteinuria, and vitamin D status in children with systemic lupus erythematosus and juvenile dermatomyositis. J Pediatr 2012;160:297-302.</w:t>
      </w:r>
    </w:p>
    <w:p w14:paraId="45F67AB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3. </w:t>
      </w:r>
      <w:r w:rsidRPr="00933167">
        <w:rPr>
          <w:rFonts w:ascii="Calibri" w:hAnsi="Calibri"/>
          <w:noProof/>
        </w:rPr>
        <w:tab/>
        <w:t>Bodoki L, Chen JQ, Zeher M.</w:t>
      </w:r>
      <w:r w:rsidRPr="00933167">
        <w:rPr>
          <w:rFonts w:ascii="Calibri" w:hAnsi="Calibri"/>
          <w:i/>
          <w:noProof/>
        </w:rPr>
        <w:t>et al</w:t>
      </w:r>
      <w:r w:rsidRPr="00933167">
        <w:rPr>
          <w:rFonts w:ascii="Calibri" w:hAnsi="Calibri"/>
          <w:noProof/>
        </w:rPr>
        <w:t>.  Vitamin D receptor gene polymorphisms and haplotypes in hungarian patients with idiopathic inflammatory myopathy. Biomed Res Int 2015;2015:809895.</w:t>
      </w:r>
    </w:p>
    <w:p w14:paraId="6FF054C8"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4. </w:t>
      </w:r>
      <w:r w:rsidRPr="00933167">
        <w:rPr>
          <w:rFonts w:ascii="Calibri" w:hAnsi="Calibri"/>
          <w:noProof/>
        </w:rPr>
        <w:tab/>
        <w:t>Di LL, Sottili M, Antinozzi C.</w:t>
      </w:r>
      <w:r w:rsidRPr="00933167">
        <w:rPr>
          <w:rFonts w:ascii="Calibri" w:hAnsi="Calibri"/>
          <w:i/>
          <w:noProof/>
        </w:rPr>
        <w:t>et al</w:t>
      </w:r>
      <w:r w:rsidRPr="00933167">
        <w:rPr>
          <w:rFonts w:ascii="Calibri" w:hAnsi="Calibri"/>
          <w:noProof/>
        </w:rPr>
        <w:t>.  The vitamin D receptor agonist BXL-01-0029 as a potential new pharmacological tool for the treatment of inflammatory myopathies. PLoS One 2013;8:e77745.</w:t>
      </w:r>
    </w:p>
    <w:p w14:paraId="54D4BDC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5. </w:t>
      </w:r>
      <w:r w:rsidRPr="00933167">
        <w:rPr>
          <w:rFonts w:ascii="Calibri" w:hAnsi="Calibri"/>
          <w:noProof/>
        </w:rPr>
        <w:tab/>
        <w:t>Isik S, Ozuguz U, Tutuncu YA.</w:t>
      </w:r>
      <w:r w:rsidRPr="00933167">
        <w:rPr>
          <w:rFonts w:ascii="Calibri" w:hAnsi="Calibri"/>
          <w:i/>
          <w:noProof/>
        </w:rPr>
        <w:t>et al</w:t>
      </w:r>
      <w:r w:rsidRPr="00933167">
        <w:rPr>
          <w:rFonts w:ascii="Calibri" w:hAnsi="Calibri"/>
          <w:noProof/>
        </w:rPr>
        <w:t>.  Serum transforming growth factor-beta levels in patients with vitamin D deficiency. Eur J Intern Med 2012;23:93-7.</w:t>
      </w:r>
    </w:p>
    <w:p w14:paraId="6405B00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6. </w:t>
      </w:r>
      <w:r w:rsidRPr="00933167">
        <w:rPr>
          <w:rFonts w:ascii="Calibri" w:hAnsi="Calibri"/>
          <w:noProof/>
        </w:rPr>
        <w:tab/>
        <w:t>Ramirez AM, Wongtrakool C, Welch T, Steinmeyer A, Zugel U, Roman J.  Vitamin D inhibition of pro-fibrotic effects of transforming growth factor beta1 in lung fibroblasts and epithelial cells. J Steroid Biochem Mol Biol 2010;118:142-50.</w:t>
      </w:r>
    </w:p>
    <w:p w14:paraId="28DC35A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7. </w:t>
      </w:r>
      <w:r w:rsidRPr="00933167">
        <w:rPr>
          <w:rFonts w:ascii="Calibri" w:hAnsi="Calibri"/>
          <w:noProof/>
        </w:rPr>
        <w:tab/>
        <w:t>Zhang GY, Cheng T, Luan Q.</w:t>
      </w:r>
      <w:r w:rsidRPr="00933167">
        <w:rPr>
          <w:rFonts w:ascii="Calibri" w:hAnsi="Calibri"/>
          <w:i/>
          <w:noProof/>
        </w:rPr>
        <w:t>et al</w:t>
      </w:r>
      <w:r w:rsidRPr="00933167">
        <w:rPr>
          <w:rFonts w:ascii="Calibri" w:hAnsi="Calibri"/>
          <w:noProof/>
        </w:rPr>
        <w:t>.  Vitamin D: a novel therapeutic approach for keloid, an in vitro analysis. Br J Dermatol 2011;164:729-37.</w:t>
      </w:r>
    </w:p>
    <w:p w14:paraId="3043A605"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8. </w:t>
      </w:r>
      <w:r w:rsidRPr="00933167">
        <w:rPr>
          <w:rFonts w:ascii="Calibri" w:hAnsi="Calibri"/>
          <w:noProof/>
        </w:rPr>
        <w:tab/>
        <w:t>Slominski A, Janjetovic Z, Tuckey RC.</w:t>
      </w:r>
      <w:r w:rsidRPr="00933167">
        <w:rPr>
          <w:rFonts w:ascii="Calibri" w:hAnsi="Calibri"/>
          <w:i/>
          <w:noProof/>
        </w:rPr>
        <w:t>et al</w:t>
      </w:r>
      <w:r w:rsidRPr="00933167">
        <w:rPr>
          <w:rFonts w:ascii="Calibri" w:hAnsi="Calibri"/>
          <w:noProof/>
        </w:rPr>
        <w:t>.  20S-hydroxyvitamin D3, noncalcemic product of CYP11A1 action on vitamin D3, exhibits potent antifibrogenic activity in vivo. J Clin Endocrinol Metab 2013;98:E298-E303.</w:t>
      </w:r>
    </w:p>
    <w:p w14:paraId="1FBDC02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69. </w:t>
      </w:r>
      <w:r w:rsidRPr="00933167">
        <w:rPr>
          <w:rFonts w:ascii="Calibri" w:hAnsi="Calibri"/>
          <w:noProof/>
        </w:rPr>
        <w:tab/>
        <w:t>Usategui A, Criado G, Del Rey MJ, Fare R, Pablos JL.  Topical vitamin D analogue calcipotriol reduces skin fibrosis in experimental scleroderma. Arch Dermatol Res 2014;306:757-61.</w:t>
      </w:r>
    </w:p>
    <w:p w14:paraId="4247D88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70. </w:t>
      </w:r>
      <w:r w:rsidRPr="00933167">
        <w:rPr>
          <w:rFonts w:ascii="Calibri" w:hAnsi="Calibri"/>
          <w:noProof/>
        </w:rPr>
        <w:tab/>
        <w:t>Caramaschi P, Dalla GA, Ruzzenente O.</w:t>
      </w:r>
      <w:r w:rsidRPr="00933167">
        <w:rPr>
          <w:rFonts w:ascii="Calibri" w:hAnsi="Calibri"/>
          <w:i/>
          <w:noProof/>
        </w:rPr>
        <w:t>et al</w:t>
      </w:r>
      <w:r w:rsidRPr="00933167">
        <w:rPr>
          <w:rFonts w:ascii="Calibri" w:hAnsi="Calibri"/>
          <w:noProof/>
        </w:rPr>
        <w:t>.  Very low levels of vitamin D in systemic sclerosis patients. Clin Rheumatol 2010;29:1419-25.</w:t>
      </w:r>
    </w:p>
    <w:p w14:paraId="344CA59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1. </w:t>
      </w:r>
      <w:r w:rsidRPr="00933167">
        <w:rPr>
          <w:rFonts w:ascii="Calibri" w:hAnsi="Calibri"/>
          <w:noProof/>
        </w:rPr>
        <w:tab/>
        <w:t>Rios FR, Fernandez RC, Callejas Rubio JL, Ortego CN.  Vitamin D deficiency in a cohort of patients with systemic scleroderma from the south of Spain. J Rheumatol 2010;37:1355.</w:t>
      </w:r>
    </w:p>
    <w:p w14:paraId="5112CD6E"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2. </w:t>
      </w:r>
      <w:r w:rsidRPr="00933167">
        <w:rPr>
          <w:rFonts w:ascii="Calibri" w:hAnsi="Calibri"/>
          <w:noProof/>
        </w:rPr>
        <w:tab/>
        <w:t>Rios-Fernandez R, Callejas-Rubio JL, Fernandez-Roldan C.</w:t>
      </w:r>
      <w:r w:rsidRPr="00933167">
        <w:rPr>
          <w:rFonts w:ascii="Calibri" w:hAnsi="Calibri"/>
          <w:i/>
          <w:noProof/>
        </w:rPr>
        <w:t>et al</w:t>
      </w:r>
      <w:r w:rsidRPr="00933167">
        <w:rPr>
          <w:rFonts w:ascii="Calibri" w:hAnsi="Calibri"/>
          <w:noProof/>
        </w:rPr>
        <w:t>.  Bone mass and vitamin D in patients with systemic sclerosis from two Spanish regions. Clin Exp Rheumatol 2012;30:905-11.</w:t>
      </w:r>
    </w:p>
    <w:p w14:paraId="75EEAD8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3. </w:t>
      </w:r>
      <w:r w:rsidRPr="00933167">
        <w:rPr>
          <w:rFonts w:ascii="Calibri" w:hAnsi="Calibri"/>
          <w:noProof/>
        </w:rPr>
        <w:tab/>
        <w:t>Arnson Y, Amital H, Agmon-Levin N.</w:t>
      </w:r>
      <w:r w:rsidRPr="00933167">
        <w:rPr>
          <w:rFonts w:ascii="Calibri" w:hAnsi="Calibri"/>
          <w:i/>
          <w:noProof/>
        </w:rPr>
        <w:t>et al</w:t>
      </w:r>
      <w:r w:rsidRPr="00933167">
        <w:rPr>
          <w:rFonts w:ascii="Calibri" w:hAnsi="Calibri"/>
          <w:noProof/>
        </w:rPr>
        <w:t>.  Serum 25-OH vitamin D concentrations are linked with various clinical aspects in patients with systemic sclerosis: a retrospective cohort study and review of the literature. Autoimmun Rev 2011;10:490-4.</w:t>
      </w:r>
    </w:p>
    <w:p w14:paraId="0F3ECBFC"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4. </w:t>
      </w:r>
      <w:r w:rsidRPr="00933167">
        <w:rPr>
          <w:rFonts w:ascii="Calibri" w:hAnsi="Calibri"/>
          <w:noProof/>
        </w:rPr>
        <w:tab/>
        <w:t>Serup J, Hagdrup H.  Vitamin D metabolites in generalized scleroderma. Evidence of a normal cutaneous and intestinal supply with vitamin D. Acta Derm Venereol 1985;65:343-5.</w:t>
      </w:r>
    </w:p>
    <w:p w14:paraId="0CF0B94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5. </w:t>
      </w:r>
      <w:r w:rsidRPr="00933167">
        <w:rPr>
          <w:rFonts w:ascii="Calibri" w:hAnsi="Calibri"/>
          <w:noProof/>
        </w:rPr>
        <w:tab/>
        <w:t>Carmel NN, Rotman-Pikielny P, Lavrov A, Levy Y.  Vitamin D Antibodies in Systemic Sclerosis Patients: Findings and Clinical Correlations. Isr Med Assoc J 2015;17:80-4.</w:t>
      </w:r>
    </w:p>
    <w:p w14:paraId="62F8221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6. </w:t>
      </w:r>
      <w:r w:rsidRPr="00933167">
        <w:rPr>
          <w:rFonts w:ascii="Calibri" w:hAnsi="Calibri"/>
          <w:noProof/>
        </w:rPr>
        <w:tab/>
        <w:t>Hulshof MM, Bouwes Bavinck JN, Bergman W.</w:t>
      </w:r>
      <w:r w:rsidRPr="00933167">
        <w:rPr>
          <w:rFonts w:ascii="Calibri" w:hAnsi="Calibri"/>
          <w:i/>
          <w:noProof/>
        </w:rPr>
        <w:t>et al</w:t>
      </w:r>
      <w:r w:rsidRPr="00933167">
        <w:rPr>
          <w:rFonts w:ascii="Calibri" w:hAnsi="Calibri"/>
          <w:noProof/>
        </w:rPr>
        <w:t>.  Double-blind, placebo-controlled study of oral calcitriol for the treatment of localized and systemic scleroderma. J Am Acad Dermatol 2000;43:1017-23.</w:t>
      </w:r>
    </w:p>
    <w:p w14:paraId="1DE8B85F"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7. </w:t>
      </w:r>
      <w:r w:rsidRPr="00933167">
        <w:rPr>
          <w:rFonts w:ascii="Calibri" w:hAnsi="Calibri"/>
          <w:noProof/>
        </w:rPr>
        <w:tab/>
        <w:t>Manzi S, Meilahn EN, Rairie JE.</w:t>
      </w:r>
      <w:r w:rsidRPr="00933167">
        <w:rPr>
          <w:rFonts w:ascii="Calibri" w:hAnsi="Calibri"/>
          <w:i/>
          <w:noProof/>
        </w:rPr>
        <w:t>et al</w:t>
      </w:r>
      <w:r w:rsidRPr="00933167">
        <w:rPr>
          <w:rFonts w:ascii="Calibri" w:hAnsi="Calibri"/>
          <w:noProof/>
        </w:rPr>
        <w:t>.  Age-specific Incidence Rates of Myocardial Infarction and Angina in Women with Systemic Lupus Erythematosus: Comparison with the Framingham Study. Am J Epidemiol 1997;145:408-15.</w:t>
      </w:r>
    </w:p>
    <w:p w14:paraId="4DEC9356"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8. </w:t>
      </w:r>
      <w:r w:rsidRPr="00933167">
        <w:rPr>
          <w:rFonts w:ascii="Calibri" w:hAnsi="Calibri"/>
          <w:noProof/>
        </w:rPr>
        <w:tab/>
        <w:t>Wang TJ, Pencina MJ, Booth SL.</w:t>
      </w:r>
      <w:r w:rsidRPr="00933167">
        <w:rPr>
          <w:rFonts w:ascii="Calibri" w:hAnsi="Calibri"/>
          <w:i/>
          <w:noProof/>
        </w:rPr>
        <w:t>et al</w:t>
      </w:r>
      <w:r w:rsidRPr="00933167">
        <w:rPr>
          <w:rFonts w:ascii="Calibri" w:hAnsi="Calibri"/>
          <w:noProof/>
        </w:rPr>
        <w:t>.  Vitamin D deficiency and risk of cardiovascular disease. Circulation 2008;117:503-11.</w:t>
      </w:r>
    </w:p>
    <w:p w14:paraId="0CD89462"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79. </w:t>
      </w:r>
      <w:r w:rsidRPr="00933167">
        <w:rPr>
          <w:rFonts w:ascii="Calibri" w:hAnsi="Calibri"/>
          <w:noProof/>
        </w:rPr>
        <w:tab/>
        <w:t>Reynolds JA, Haque S, Berry JL.</w:t>
      </w:r>
      <w:r w:rsidRPr="00933167">
        <w:rPr>
          <w:rFonts w:ascii="Calibri" w:hAnsi="Calibri"/>
          <w:i/>
          <w:noProof/>
        </w:rPr>
        <w:t>et al</w:t>
      </w:r>
      <w:r w:rsidRPr="00933167">
        <w:rPr>
          <w:rFonts w:ascii="Calibri" w:hAnsi="Calibri"/>
          <w:noProof/>
        </w:rPr>
        <w:t>.  25-Hydroxyvitamin D deficiency is associated with increased aortic stiffness in patients with systemic lupus erythematosus. Rheumatology (Oxford) 2012;51:544-51.</w:t>
      </w:r>
    </w:p>
    <w:p w14:paraId="6E60A0C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0. </w:t>
      </w:r>
      <w:r w:rsidRPr="00933167">
        <w:rPr>
          <w:rFonts w:ascii="Calibri" w:hAnsi="Calibri"/>
          <w:noProof/>
        </w:rPr>
        <w:tab/>
        <w:t>Ravenell RL, Kamen DL, Spence JD.</w:t>
      </w:r>
      <w:r w:rsidRPr="00933167">
        <w:rPr>
          <w:rFonts w:ascii="Calibri" w:hAnsi="Calibri"/>
          <w:i/>
          <w:noProof/>
        </w:rPr>
        <w:t>et al</w:t>
      </w:r>
      <w:r w:rsidRPr="00933167">
        <w:rPr>
          <w:rFonts w:ascii="Calibri" w:hAnsi="Calibri"/>
          <w:noProof/>
        </w:rPr>
        <w:t>.  Premature atherosclerosis is associated with hypovitaminosis D and angiotensin-converting enzyme inhibitor non-use in lupus patients. Am J Med Sci 2012;344:268-73.</w:t>
      </w:r>
    </w:p>
    <w:p w14:paraId="0C31CD6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1. </w:t>
      </w:r>
      <w:r w:rsidRPr="00933167">
        <w:rPr>
          <w:rFonts w:ascii="Calibri" w:hAnsi="Calibri"/>
          <w:noProof/>
        </w:rPr>
        <w:tab/>
        <w:t>Lertratanakul A, Wu P, Dyer A.</w:t>
      </w:r>
      <w:r w:rsidRPr="00933167">
        <w:rPr>
          <w:rFonts w:ascii="Calibri" w:hAnsi="Calibri"/>
          <w:i/>
          <w:noProof/>
        </w:rPr>
        <w:t>et al</w:t>
      </w:r>
      <w:r w:rsidRPr="00933167">
        <w:rPr>
          <w:rFonts w:ascii="Calibri" w:hAnsi="Calibri"/>
          <w:noProof/>
        </w:rPr>
        <w:t>.  25-Hydroxyvitamin D and cardiovascular disease in patients with systemic lupus erythematosus: Data from a large international inception cohort. Arthritis Care Res (Hoboken ) 2014;66:1167-76.</w:t>
      </w:r>
    </w:p>
    <w:p w14:paraId="23543F45"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2. </w:t>
      </w:r>
      <w:r w:rsidRPr="00933167">
        <w:rPr>
          <w:rFonts w:ascii="Calibri" w:hAnsi="Calibri"/>
          <w:noProof/>
        </w:rPr>
        <w:tab/>
        <w:t>Wu PW, Rhew EY, Dyer AR.</w:t>
      </w:r>
      <w:r w:rsidRPr="00933167">
        <w:rPr>
          <w:rFonts w:ascii="Calibri" w:hAnsi="Calibri"/>
          <w:i/>
          <w:noProof/>
        </w:rPr>
        <w:t>et al</w:t>
      </w:r>
      <w:r w:rsidRPr="00933167">
        <w:rPr>
          <w:rFonts w:ascii="Calibri" w:hAnsi="Calibri"/>
          <w:noProof/>
        </w:rPr>
        <w:t>.  25-hydroxyvitamin D and cardiovascular risk factors in women with systemic lupus erythematosus. Arthritis Care Res 2009;61:1387-95.</w:t>
      </w:r>
    </w:p>
    <w:p w14:paraId="5A02FE54"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3. </w:t>
      </w:r>
      <w:r w:rsidRPr="00933167">
        <w:rPr>
          <w:rFonts w:ascii="Calibri" w:hAnsi="Calibri"/>
          <w:noProof/>
        </w:rPr>
        <w:tab/>
        <w:t>Chowdhury R, Kunutsor S, Vitezova A.</w:t>
      </w:r>
      <w:r w:rsidRPr="00933167">
        <w:rPr>
          <w:rFonts w:ascii="Calibri" w:hAnsi="Calibri"/>
          <w:i/>
          <w:noProof/>
        </w:rPr>
        <w:t>et al</w:t>
      </w:r>
      <w:r w:rsidRPr="00933167">
        <w:rPr>
          <w:rFonts w:ascii="Calibri" w:hAnsi="Calibri"/>
          <w:noProof/>
        </w:rPr>
        <w:t>.  Vitamin D and risk of cause specific death: systematic review and meta-analysis of observational cohort and randomised intervention studies. BMJ 2014;348:g1903.</w:t>
      </w:r>
    </w:p>
    <w:p w14:paraId="3F1D4546"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4. </w:t>
      </w:r>
      <w:r w:rsidRPr="00933167">
        <w:rPr>
          <w:rFonts w:ascii="Calibri" w:hAnsi="Calibri"/>
          <w:noProof/>
        </w:rPr>
        <w:tab/>
        <w:t>Cauley JA, Chlebowski RT, Wactawski-Wende J.</w:t>
      </w:r>
      <w:r w:rsidRPr="00933167">
        <w:rPr>
          <w:rFonts w:ascii="Calibri" w:hAnsi="Calibri"/>
          <w:i/>
          <w:noProof/>
        </w:rPr>
        <w:t>et al</w:t>
      </w:r>
      <w:r w:rsidRPr="00933167">
        <w:rPr>
          <w:rFonts w:ascii="Calibri" w:hAnsi="Calibri"/>
          <w:noProof/>
        </w:rPr>
        <w:t>.  Calcium plus vitamin D supplementation and health outcomes five years after active intervention ended: the Women's Health Initiative. J Womens Health (Larchmt ) 2013;22:915-29.</w:t>
      </w:r>
    </w:p>
    <w:p w14:paraId="0D96D2C5"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lastRenderedPageBreak/>
        <w:tab/>
        <w:t xml:space="preserve">85. </w:t>
      </w:r>
      <w:r w:rsidRPr="00933167">
        <w:rPr>
          <w:rFonts w:ascii="Calibri" w:hAnsi="Calibri"/>
          <w:noProof/>
        </w:rPr>
        <w:tab/>
        <w:t>Parker B, Urowitz MB, Gladman DD.</w:t>
      </w:r>
      <w:r w:rsidRPr="00933167">
        <w:rPr>
          <w:rFonts w:ascii="Calibri" w:hAnsi="Calibri"/>
          <w:i/>
          <w:noProof/>
        </w:rPr>
        <w:t>et al</w:t>
      </w:r>
      <w:r w:rsidRPr="00933167">
        <w:rPr>
          <w:rFonts w:ascii="Calibri" w:hAnsi="Calibri"/>
          <w:noProof/>
        </w:rPr>
        <w:t>.  Impact of early disease factors on metabolic syndrome in systemic lupus erythematosus: data from an international inception cohort. Ann Rheum Dis 2015;74:1530-6.</w:t>
      </w:r>
    </w:p>
    <w:p w14:paraId="7FBA8C20"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6. </w:t>
      </w:r>
      <w:r w:rsidRPr="00933167">
        <w:rPr>
          <w:rFonts w:ascii="Calibri" w:hAnsi="Calibri"/>
          <w:noProof/>
        </w:rPr>
        <w:tab/>
        <w:t>Demir S, Artim-Esen B, Sahinkaya Y.</w:t>
      </w:r>
      <w:r w:rsidRPr="00933167">
        <w:rPr>
          <w:rFonts w:ascii="Calibri" w:hAnsi="Calibri"/>
          <w:i/>
          <w:noProof/>
        </w:rPr>
        <w:t>et al</w:t>
      </w:r>
      <w:r w:rsidRPr="00933167">
        <w:rPr>
          <w:rFonts w:ascii="Calibri" w:hAnsi="Calibri"/>
          <w:noProof/>
        </w:rPr>
        <w:t>.  Metabolic syndrome is not only a risk factor for cardiovascular diseases in systemic lupus erythematosus but is also associated with cumulative organ damage: a cross-sectional analysis of 311 patients. Lupus 2016;25:117-84.</w:t>
      </w:r>
    </w:p>
    <w:p w14:paraId="62A03198"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7. </w:t>
      </w:r>
      <w:r w:rsidRPr="00933167">
        <w:rPr>
          <w:rFonts w:ascii="Calibri" w:hAnsi="Calibri"/>
          <w:noProof/>
        </w:rPr>
        <w:tab/>
        <w:t>Sabio JM, Vargas-Hitos JA, Martinez-Bordonado J.</w:t>
      </w:r>
      <w:r w:rsidRPr="00933167">
        <w:rPr>
          <w:rFonts w:ascii="Calibri" w:hAnsi="Calibri"/>
          <w:i/>
          <w:noProof/>
        </w:rPr>
        <w:t>et al</w:t>
      </w:r>
      <w:r w:rsidRPr="00933167">
        <w:rPr>
          <w:rFonts w:ascii="Calibri" w:hAnsi="Calibri"/>
          <w:noProof/>
        </w:rPr>
        <w:t>.  Association between low 25-hydroxyvitamin D, insulin resistance and arterial stiffness in nondiabetic women with systemic lupus erythematosus. Lupus 2015;24:155-63.</w:t>
      </w:r>
    </w:p>
    <w:p w14:paraId="24B9EDAA"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8. </w:t>
      </w:r>
      <w:r w:rsidRPr="00933167">
        <w:rPr>
          <w:rFonts w:ascii="Calibri" w:hAnsi="Calibri"/>
          <w:noProof/>
        </w:rPr>
        <w:tab/>
        <w:t>Pham TM, Ekwaru JP, Setayeshgar S, Veugelers PJ.  The Effect of Changing Serum 25-Hydroxyvitamin D Concentrations on Metabolic Syndrome: A Longitudinal Analysis of Participants of a Preventive Health Program. Nutrients 2015;7:7271-84.</w:t>
      </w:r>
    </w:p>
    <w:p w14:paraId="10B89069"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89. </w:t>
      </w:r>
      <w:r w:rsidRPr="00933167">
        <w:rPr>
          <w:rFonts w:ascii="Calibri" w:hAnsi="Calibri"/>
          <w:noProof/>
        </w:rPr>
        <w:tab/>
        <w:t>Tench CM, McCurdie I, White PD, D'Cruz DP.  The prevalence and associations of fatigue in systemic lupus erythematosus. Rheumatology (Oxford) 2000;39:1249-54.</w:t>
      </w:r>
    </w:p>
    <w:p w14:paraId="49D3C1F3"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0. </w:t>
      </w:r>
      <w:r w:rsidRPr="00933167">
        <w:rPr>
          <w:rFonts w:ascii="Calibri" w:hAnsi="Calibri"/>
          <w:noProof/>
        </w:rPr>
        <w:tab/>
        <w:t>Ruiz-Irastorza G, Gordo S, Olivares N, Egurbide MV, Aguirre C.  Changes in vitamin D levels in patients with systemic lupus erythematosus: Effects on fatigue, disease activity, and damage. Arthritis Care Res 2010;62:1160-5.</w:t>
      </w:r>
    </w:p>
    <w:p w14:paraId="12D479C7"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1. </w:t>
      </w:r>
      <w:r w:rsidRPr="00933167">
        <w:rPr>
          <w:rFonts w:ascii="Calibri" w:hAnsi="Calibri"/>
          <w:noProof/>
        </w:rPr>
        <w:tab/>
        <w:t>Francis RM, Aspray TJ, Bowring CE.</w:t>
      </w:r>
      <w:r w:rsidRPr="00933167">
        <w:rPr>
          <w:rFonts w:ascii="Calibri" w:hAnsi="Calibri"/>
          <w:i/>
          <w:noProof/>
        </w:rPr>
        <w:t>et al</w:t>
      </w:r>
      <w:r w:rsidRPr="00933167">
        <w:rPr>
          <w:rFonts w:ascii="Calibri" w:hAnsi="Calibri"/>
          <w:noProof/>
        </w:rPr>
        <w:t>.  National Osteoporosis Society practical clinical guideline on vitamin D and bone health. Maturitas 2015;80:119-21.</w:t>
      </w:r>
    </w:p>
    <w:p w14:paraId="2FE4E286"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2. </w:t>
      </w:r>
      <w:r w:rsidRPr="00933167">
        <w:rPr>
          <w:rFonts w:ascii="Calibri" w:hAnsi="Calibri"/>
          <w:noProof/>
        </w:rPr>
        <w:tab/>
        <w:t>Holick MF, Binkley NC, Bischoff-Ferrari HA.</w:t>
      </w:r>
      <w:r w:rsidRPr="00933167">
        <w:rPr>
          <w:rFonts w:ascii="Calibri" w:hAnsi="Calibri"/>
          <w:i/>
          <w:noProof/>
        </w:rPr>
        <w:t>et al</w:t>
      </w:r>
      <w:r w:rsidRPr="00933167">
        <w:rPr>
          <w:rFonts w:ascii="Calibri" w:hAnsi="Calibri"/>
          <w:noProof/>
        </w:rPr>
        <w:t>.  Evaluation, treatment, and prevention of vitamin D deficiency: an Endocrine Society clinical practice guideline. J Clin Endocrinol Metab 2011;96:1911-30.</w:t>
      </w:r>
    </w:p>
    <w:p w14:paraId="0BAA571F"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3. </w:t>
      </w:r>
      <w:r w:rsidRPr="00933167">
        <w:rPr>
          <w:rFonts w:ascii="Calibri" w:hAnsi="Calibri"/>
          <w:noProof/>
        </w:rPr>
        <w:tab/>
        <w:t>Ross AC, Manson JE, Abrams SA.</w:t>
      </w:r>
      <w:r w:rsidRPr="00933167">
        <w:rPr>
          <w:rFonts w:ascii="Calibri" w:hAnsi="Calibri"/>
          <w:i/>
          <w:noProof/>
        </w:rPr>
        <w:t>et al</w:t>
      </w:r>
      <w:r w:rsidRPr="00933167">
        <w:rPr>
          <w:rFonts w:ascii="Calibri" w:hAnsi="Calibri"/>
          <w:noProof/>
        </w:rPr>
        <w:t>.  The 2011 report on dietary reference intakes for calcium and vitamin D from the Institute of Medicine: what clinicians need to know. J Clin Endocrinol Metab 2011;96:53-8.</w:t>
      </w:r>
    </w:p>
    <w:p w14:paraId="00EFC201" w14:textId="77777777" w:rsidR="00933167" w:rsidRPr="00933167" w:rsidRDefault="00933167" w:rsidP="00933167">
      <w:pPr>
        <w:tabs>
          <w:tab w:val="right" w:pos="540"/>
          <w:tab w:val="left" w:pos="720"/>
        </w:tabs>
        <w:spacing w:after="240" w:line="240" w:lineRule="auto"/>
        <w:ind w:left="720" w:hanging="720"/>
        <w:rPr>
          <w:rFonts w:ascii="Calibri" w:hAnsi="Calibri"/>
          <w:noProof/>
        </w:rPr>
      </w:pPr>
      <w:r w:rsidRPr="00933167">
        <w:rPr>
          <w:rFonts w:ascii="Calibri" w:hAnsi="Calibri"/>
          <w:noProof/>
        </w:rPr>
        <w:tab/>
        <w:t xml:space="preserve">94. </w:t>
      </w:r>
      <w:r w:rsidRPr="00933167">
        <w:rPr>
          <w:rFonts w:ascii="Calibri" w:hAnsi="Calibri"/>
          <w:noProof/>
        </w:rPr>
        <w:tab/>
        <w:t>Vieth R.  Vitamin D supplementation, 25-hydroxyvitamin D concentrations, and safety. Am J Clin Nutr 1999;69:842-56.</w:t>
      </w:r>
    </w:p>
    <w:p w14:paraId="169D31B9" w14:textId="77777777" w:rsidR="00933167" w:rsidRPr="00933167" w:rsidRDefault="00933167" w:rsidP="00933167">
      <w:pPr>
        <w:tabs>
          <w:tab w:val="right" w:pos="540"/>
          <w:tab w:val="left" w:pos="720"/>
        </w:tabs>
        <w:spacing w:after="0" w:line="240" w:lineRule="auto"/>
        <w:ind w:left="720" w:hanging="720"/>
        <w:rPr>
          <w:rFonts w:ascii="Calibri" w:hAnsi="Calibri"/>
          <w:noProof/>
        </w:rPr>
      </w:pPr>
      <w:r w:rsidRPr="00933167">
        <w:rPr>
          <w:rFonts w:ascii="Calibri" w:hAnsi="Calibri"/>
          <w:noProof/>
        </w:rPr>
        <w:tab/>
        <w:t xml:space="preserve">95. </w:t>
      </w:r>
      <w:r w:rsidRPr="00933167">
        <w:rPr>
          <w:rFonts w:ascii="Calibri" w:hAnsi="Calibri"/>
          <w:noProof/>
        </w:rPr>
        <w:tab/>
        <w:t>Robien K, Oppeneer SJ, Kelly JA, Hamilton-Reeves JM.  Drug-vitamin D interactions: a systematic review of the literature. Nutr Clin Pract 2013;28:194-208.</w:t>
      </w:r>
    </w:p>
    <w:p w14:paraId="31A7C97C" w14:textId="5098F288" w:rsidR="00933167" w:rsidRDefault="00933167" w:rsidP="00933167">
      <w:pPr>
        <w:tabs>
          <w:tab w:val="right" w:pos="540"/>
          <w:tab w:val="left" w:pos="720"/>
        </w:tabs>
        <w:spacing w:after="0" w:line="240" w:lineRule="auto"/>
        <w:ind w:left="720" w:hanging="720"/>
        <w:rPr>
          <w:noProof/>
        </w:rPr>
      </w:pPr>
    </w:p>
    <w:p w14:paraId="1CC0E009" w14:textId="1E335099" w:rsidR="00140D38" w:rsidRDefault="00933167" w:rsidP="00140778">
      <w:r>
        <w:fldChar w:fldCharType="end"/>
      </w:r>
    </w:p>
    <w:sectPr w:rsidR="00140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E080F6" w14:textId="77777777" w:rsidR="00142750" w:rsidRDefault="00142750" w:rsidP="007027BA">
      <w:pPr>
        <w:spacing w:after="0" w:line="240" w:lineRule="auto"/>
      </w:pPr>
      <w:r>
        <w:separator/>
      </w:r>
    </w:p>
  </w:endnote>
  <w:endnote w:type="continuationSeparator" w:id="0">
    <w:p w14:paraId="61FE47CF" w14:textId="77777777" w:rsidR="00142750" w:rsidRDefault="00142750" w:rsidP="007027BA">
      <w:pPr>
        <w:spacing w:after="0" w:line="240" w:lineRule="auto"/>
      </w:pPr>
      <w:r>
        <w:continuationSeparator/>
      </w:r>
    </w:p>
  </w:endnote>
  <w:endnote w:type="continuationNotice" w:id="1">
    <w:p w14:paraId="5F71BDEF" w14:textId="77777777" w:rsidR="00142750" w:rsidRDefault="001427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671916"/>
      <w:docPartObj>
        <w:docPartGallery w:val="Page Numbers (Bottom of Page)"/>
        <w:docPartUnique/>
      </w:docPartObj>
    </w:sdtPr>
    <w:sdtEndPr>
      <w:rPr>
        <w:noProof/>
      </w:rPr>
    </w:sdtEndPr>
    <w:sdtContent>
      <w:p w14:paraId="3E1DBEF4" w14:textId="77777777" w:rsidR="00142750" w:rsidRDefault="00142750">
        <w:pPr>
          <w:pStyle w:val="Footer"/>
          <w:jc w:val="center"/>
        </w:pPr>
        <w:r>
          <w:fldChar w:fldCharType="begin"/>
        </w:r>
        <w:r>
          <w:instrText xml:space="preserve"> PAGE   \* MERGEFORMAT </w:instrText>
        </w:r>
        <w:r>
          <w:fldChar w:fldCharType="separate"/>
        </w:r>
        <w:r w:rsidR="00CA0F79">
          <w:rPr>
            <w:noProof/>
          </w:rPr>
          <w:t>1</w:t>
        </w:r>
        <w:r>
          <w:rPr>
            <w:noProof/>
          </w:rPr>
          <w:fldChar w:fldCharType="end"/>
        </w:r>
      </w:p>
    </w:sdtContent>
  </w:sdt>
  <w:p w14:paraId="163367CA" w14:textId="77777777" w:rsidR="00142750" w:rsidRDefault="001427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3A2047" w14:textId="77777777" w:rsidR="00142750" w:rsidRDefault="00142750" w:rsidP="007027BA">
      <w:pPr>
        <w:spacing w:after="0" w:line="240" w:lineRule="auto"/>
      </w:pPr>
      <w:r>
        <w:separator/>
      </w:r>
    </w:p>
  </w:footnote>
  <w:footnote w:type="continuationSeparator" w:id="0">
    <w:p w14:paraId="24ACCAF7" w14:textId="77777777" w:rsidR="00142750" w:rsidRDefault="00142750" w:rsidP="007027BA">
      <w:pPr>
        <w:spacing w:after="0" w:line="240" w:lineRule="auto"/>
      </w:pPr>
      <w:r>
        <w:continuationSeparator/>
      </w:r>
    </w:p>
  </w:footnote>
  <w:footnote w:type="continuationNotice" w:id="1">
    <w:p w14:paraId="407731B6" w14:textId="77777777" w:rsidR="00142750" w:rsidRDefault="0014275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C54D1" w14:textId="77777777" w:rsidR="00142750" w:rsidRDefault="001427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16575"/>
    <w:multiLevelType w:val="hybridMultilevel"/>
    <w:tmpl w:val="6AF25F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23F00A5"/>
    <w:multiLevelType w:val="hybridMultilevel"/>
    <w:tmpl w:val="D5DCD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N:\Unit\REFS\Reference Manager 10 - Output Styles\Rheumatology_1.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vitamind12&lt;/item&gt;&lt;/Libraries&gt;&lt;/ENLibraries&gt;"/>
  </w:docVars>
  <w:rsids>
    <w:rsidRoot w:val="00FD4098"/>
    <w:rsid w:val="000006FA"/>
    <w:rsid w:val="00002AC4"/>
    <w:rsid w:val="000214DF"/>
    <w:rsid w:val="00032CFB"/>
    <w:rsid w:val="00034892"/>
    <w:rsid w:val="00037014"/>
    <w:rsid w:val="00037DE4"/>
    <w:rsid w:val="00041D92"/>
    <w:rsid w:val="000448E4"/>
    <w:rsid w:val="00047549"/>
    <w:rsid w:val="0006093C"/>
    <w:rsid w:val="000618A4"/>
    <w:rsid w:val="00061C3F"/>
    <w:rsid w:val="0006277F"/>
    <w:rsid w:val="00066A33"/>
    <w:rsid w:val="000709B9"/>
    <w:rsid w:val="00075FB7"/>
    <w:rsid w:val="00084165"/>
    <w:rsid w:val="00084814"/>
    <w:rsid w:val="00092D62"/>
    <w:rsid w:val="000A060A"/>
    <w:rsid w:val="000A57D8"/>
    <w:rsid w:val="000C1893"/>
    <w:rsid w:val="000C2A66"/>
    <w:rsid w:val="000D256E"/>
    <w:rsid w:val="000D3093"/>
    <w:rsid w:val="000D47B0"/>
    <w:rsid w:val="000D5049"/>
    <w:rsid w:val="000E0FF9"/>
    <w:rsid w:val="000E1026"/>
    <w:rsid w:val="000E24F6"/>
    <w:rsid w:val="000E5C33"/>
    <w:rsid w:val="000F1658"/>
    <w:rsid w:val="000F45DF"/>
    <w:rsid w:val="000F763F"/>
    <w:rsid w:val="00105185"/>
    <w:rsid w:val="00106A77"/>
    <w:rsid w:val="00111A14"/>
    <w:rsid w:val="00115D59"/>
    <w:rsid w:val="00123E8F"/>
    <w:rsid w:val="00126CD1"/>
    <w:rsid w:val="00130CB3"/>
    <w:rsid w:val="00140778"/>
    <w:rsid w:val="00140D38"/>
    <w:rsid w:val="001411BE"/>
    <w:rsid w:val="00142750"/>
    <w:rsid w:val="00146857"/>
    <w:rsid w:val="00146A73"/>
    <w:rsid w:val="00161CBD"/>
    <w:rsid w:val="00163B37"/>
    <w:rsid w:val="001702DF"/>
    <w:rsid w:val="00175871"/>
    <w:rsid w:val="0018343B"/>
    <w:rsid w:val="00183B51"/>
    <w:rsid w:val="00183EEA"/>
    <w:rsid w:val="001947B0"/>
    <w:rsid w:val="001B191C"/>
    <w:rsid w:val="001B4227"/>
    <w:rsid w:val="001B577C"/>
    <w:rsid w:val="001C2C48"/>
    <w:rsid w:val="001C60B4"/>
    <w:rsid w:val="001C60D4"/>
    <w:rsid w:val="001D72D2"/>
    <w:rsid w:val="001E317D"/>
    <w:rsid w:val="001E31F4"/>
    <w:rsid w:val="001E49A5"/>
    <w:rsid w:val="001F1518"/>
    <w:rsid w:val="001F65BA"/>
    <w:rsid w:val="00207223"/>
    <w:rsid w:val="00240880"/>
    <w:rsid w:val="002426E0"/>
    <w:rsid w:val="0024509C"/>
    <w:rsid w:val="00250B2B"/>
    <w:rsid w:val="002525B7"/>
    <w:rsid w:val="00253301"/>
    <w:rsid w:val="0025564F"/>
    <w:rsid w:val="002607F9"/>
    <w:rsid w:val="00270FCF"/>
    <w:rsid w:val="002714BB"/>
    <w:rsid w:val="0028220C"/>
    <w:rsid w:val="00292F53"/>
    <w:rsid w:val="002A02BD"/>
    <w:rsid w:val="002A2BDC"/>
    <w:rsid w:val="002A3818"/>
    <w:rsid w:val="002C420E"/>
    <w:rsid w:val="002E3DD9"/>
    <w:rsid w:val="002E6CF4"/>
    <w:rsid w:val="002F7443"/>
    <w:rsid w:val="00300013"/>
    <w:rsid w:val="00303633"/>
    <w:rsid w:val="00304D95"/>
    <w:rsid w:val="00306B19"/>
    <w:rsid w:val="003154AD"/>
    <w:rsid w:val="00316899"/>
    <w:rsid w:val="00327A6B"/>
    <w:rsid w:val="00337D2F"/>
    <w:rsid w:val="00341607"/>
    <w:rsid w:val="00342B5A"/>
    <w:rsid w:val="00343C87"/>
    <w:rsid w:val="00352B90"/>
    <w:rsid w:val="003607E1"/>
    <w:rsid w:val="00370FD5"/>
    <w:rsid w:val="00375264"/>
    <w:rsid w:val="0037756E"/>
    <w:rsid w:val="0039048A"/>
    <w:rsid w:val="003954E1"/>
    <w:rsid w:val="00397845"/>
    <w:rsid w:val="00397F76"/>
    <w:rsid w:val="003A32BF"/>
    <w:rsid w:val="003B3E28"/>
    <w:rsid w:val="003C00AE"/>
    <w:rsid w:val="003C4D70"/>
    <w:rsid w:val="003D1FCE"/>
    <w:rsid w:val="003D6D4C"/>
    <w:rsid w:val="003F63D2"/>
    <w:rsid w:val="003F780C"/>
    <w:rsid w:val="003F7C9A"/>
    <w:rsid w:val="004000B7"/>
    <w:rsid w:val="00423647"/>
    <w:rsid w:val="00426EF4"/>
    <w:rsid w:val="0044271E"/>
    <w:rsid w:val="00443D77"/>
    <w:rsid w:val="004856FB"/>
    <w:rsid w:val="00487C67"/>
    <w:rsid w:val="00491D0B"/>
    <w:rsid w:val="004A2376"/>
    <w:rsid w:val="004B0CCD"/>
    <w:rsid w:val="004B1AD5"/>
    <w:rsid w:val="004B4FAF"/>
    <w:rsid w:val="004C4DAB"/>
    <w:rsid w:val="004F0DB4"/>
    <w:rsid w:val="004F1707"/>
    <w:rsid w:val="004F1814"/>
    <w:rsid w:val="004F6714"/>
    <w:rsid w:val="0050737B"/>
    <w:rsid w:val="00511685"/>
    <w:rsid w:val="0051235B"/>
    <w:rsid w:val="00517044"/>
    <w:rsid w:val="005214FB"/>
    <w:rsid w:val="005243D2"/>
    <w:rsid w:val="0052562A"/>
    <w:rsid w:val="00525C2B"/>
    <w:rsid w:val="00534265"/>
    <w:rsid w:val="0054779A"/>
    <w:rsid w:val="005538D6"/>
    <w:rsid w:val="00561AB5"/>
    <w:rsid w:val="00564214"/>
    <w:rsid w:val="00565F99"/>
    <w:rsid w:val="0057752E"/>
    <w:rsid w:val="0058056C"/>
    <w:rsid w:val="005806DA"/>
    <w:rsid w:val="00593E0F"/>
    <w:rsid w:val="005960C3"/>
    <w:rsid w:val="005A086A"/>
    <w:rsid w:val="005A2ABC"/>
    <w:rsid w:val="005A50A6"/>
    <w:rsid w:val="005B5566"/>
    <w:rsid w:val="005C1CB2"/>
    <w:rsid w:val="005C75A4"/>
    <w:rsid w:val="005D176F"/>
    <w:rsid w:val="005D39F7"/>
    <w:rsid w:val="005D6241"/>
    <w:rsid w:val="005E2B7D"/>
    <w:rsid w:val="005E3F37"/>
    <w:rsid w:val="005E7318"/>
    <w:rsid w:val="005F0D2A"/>
    <w:rsid w:val="005F1FE5"/>
    <w:rsid w:val="005F38CF"/>
    <w:rsid w:val="005F53F0"/>
    <w:rsid w:val="005F710C"/>
    <w:rsid w:val="00601DE5"/>
    <w:rsid w:val="006068A1"/>
    <w:rsid w:val="00612A93"/>
    <w:rsid w:val="00622639"/>
    <w:rsid w:val="00630262"/>
    <w:rsid w:val="00630968"/>
    <w:rsid w:val="006309CA"/>
    <w:rsid w:val="006455F5"/>
    <w:rsid w:val="00650D6A"/>
    <w:rsid w:val="00650FCD"/>
    <w:rsid w:val="006631F8"/>
    <w:rsid w:val="0066707A"/>
    <w:rsid w:val="0067320B"/>
    <w:rsid w:val="006737B6"/>
    <w:rsid w:val="00682F21"/>
    <w:rsid w:val="00684D17"/>
    <w:rsid w:val="00694388"/>
    <w:rsid w:val="00696FC1"/>
    <w:rsid w:val="006A0B08"/>
    <w:rsid w:val="006A11CD"/>
    <w:rsid w:val="006A40CA"/>
    <w:rsid w:val="006A4517"/>
    <w:rsid w:val="006B4727"/>
    <w:rsid w:val="006C2AFB"/>
    <w:rsid w:val="006C7CA3"/>
    <w:rsid w:val="006D133F"/>
    <w:rsid w:val="006D596C"/>
    <w:rsid w:val="006D6D3A"/>
    <w:rsid w:val="006E0F40"/>
    <w:rsid w:val="006F4475"/>
    <w:rsid w:val="00702706"/>
    <w:rsid w:val="007027BA"/>
    <w:rsid w:val="00704308"/>
    <w:rsid w:val="00704B0C"/>
    <w:rsid w:val="0071191C"/>
    <w:rsid w:val="00716D6E"/>
    <w:rsid w:val="00725441"/>
    <w:rsid w:val="007266AF"/>
    <w:rsid w:val="00733888"/>
    <w:rsid w:val="007362E9"/>
    <w:rsid w:val="00743B46"/>
    <w:rsid w:val="00745D37"/>
    <w:rsid w:val="00745F20"/>
    <w:rsid w:val="00747E88"/>
    <w:rsid w:val="0075640E"/>
    <w:rsid w:val="0076086B"/>
    <w:rsid w:val="007653F0"/>
    <w:rsid w:val="007713E8"/>
    <w:rsid w:val="007722FD"/>
    <w:rsid w:val="00784E8F"/>
    <w:rsid w:val="00785430"/>
    <w:rsid w:val="007B206E"/>
    <w:rsid w:val="007B6D0D"/>
    <w:rsid w:val="007C0587"/>
    <w:rsid w:val="007C18D2"/>
    <w:rsid w:val="007C337C"/>
    <w:rsid w:val="007D2FE6"/>
    <w:rsid w:val="007E0F9F"/>
    <w:rsid w:val="007E2E0B"/>
    <w:rsid w:val="007E4A54"/>
    <w:rsid w:val="007E730A"/>
    <w:rsid w:val="007F6804"/>
    <w:rsid w:val="00801613"/>
    <w:rsid w:val="00801B5F"/>
    <w:rsid w:val="008113BD"/>
    <w:rsid w:val="0083330F"/>
    <w:rsid w:val="008334AD"/>
    <w:rsid w:val="00840F25"/>
    <w:rsid w:val="00844FF9"/>
    <w:rsid w:val="0084696E"/>
    <w:rsid w:val="008571F3"/>
    <w:rsid w:val="00860638"/>
    <w:rsid w:val="008637BC"/>
    <w:rsid w:val="008662E2"/>
    <w:rsid w:val="00876BE1"/>
    <w:rsid w:val="00880AEC"/>
    <w:rsid w:val="00881F94"/>
    <w:rsid w:val="00883375"/>
    <w:rsid w:val="0089622F"/>
    <w:rsid w:val="008B61F2"/>
    <w:rsid w:val="008C7233"/>
    <w:rsid w:val="008C742E"/>
    <w:rsid w:val="008E539B"/>
    <w:rsid w:val="008F09AA"/>
    <w:rsid w:val="008F6D31"/>
    <w:rsid w:val="0090100C"/>
    <w:rsid w:val="00902375"/>
    <w:rsid w:val="00904675"/>
    <w:rsid w:val="00904FDC"/>
    <w:rsid w:val="00916843"/>
    <w:rsid w:val="00916D0E"/>
    <w:rsid w:val="00921EC2"/>
    <w:rsid w:val="00922E95"/>
    <w:rsid w:val="009273F3"/>
    <w:rsid w:val="00933167"/>
    <w:rsid w:val="00945B7B"/>
    <w:rsid w:val="00946A2E"/>
    <w:rsid w:val="0096718F"/>
    <w:rsid w:val="00974EE8"/>
    <w:rsid w:val="00982C33"/>
    <w:rsid w:val="00984053"/>
    <w:rsid w:val="00987784"/>
    <w:rsid w:val="0099503E"/>
    <w:rsid w:val="009A406D"/>
    <w:rsid w:val="009A6C99"/>
    <w:rsid w:val="009B24F8"/>
    <w:rsid w:val="009B2E9E"/>
    <w:rsid w:val="009B4B80"/>
    <w:rsid w:val="009B6088"/>
    <w:rsid w:val="009B75A3"/>
    <w:rsid w:val="009B7898"/>
    <w:rsid w:val="009D07D2"/>
    <w:rsid w:val="009D23AA"/>
    <w:rsid w:val="009D2D47"/>
    <w:rsid w:val="009D305E"/>
    <w:rsid w:val="009E5732"/>
    <w:rsid w:val="009E5A9D"/>
    <w:rsid w:val="009E7BF9"/>
    <w:rsid w:val="009F0505"/>
    <w:rsid w:val="009F0FAD"/>
    <w:rsid w:val="009F1299"/>
    <w:rsid w:val="009F483F"/>
    <w:rsid w:val="00A01065"/>
    <w:rsid w:val="00A03EF3"/>
    <w:rsid w:val="00A077C1"/>
    <w:rsid w:val="00A10D85"/>
    <w:rsid w:val="00A17C76"/>
    <w:rsid w:val="00A27813"/>
    <w:rsid w:val="00A347C9"/>
    <w:rsid w:val="00A35D72"/>
    <w:rsid w:val="00A36B7A"/>
    <w:rsid w:val="00A372A3"/>
    <w:rsid w:val="00A374CA"/>
    <w:rsid w:val="00A43568"/>
    <w:rsid w:val="00A4731D"/>
    <w:rsid w:val="00A551A0"/>
    <w:rsid w:val="00A559D6"/>
    <w:rsid w:val="00A66B8C"/>
    <w:rsid w:val="00A7094D"/>
    <w:rsid w:val="00A715C3"/>
    <w:rsid w:val="00A7171F"/>
    <w:rsid w:val="00A7476A"/>
    <w:rsid w:val="00A83632"/>
    <w:rsid w:val="00A840D5"/>
    <w:rsid w:val="00A84A7E"/>
    <w:rsid w:val="00A85A26"/>
    <w:rsid w:val="00AA0AD4"/>
    <w:rsid w:val="00AA6EDE"/>
    <w:rsid w:val="00AA7078"/>
    <w:rsid w:val="00AB348A"/>
    <w:rsid w:val="00AC38B8"/>
    <w:rsid w:val="00AC4A41"/>
    <w:rsid w:val="00AC64A1"/>
    <w:rsid w:val="00AD5C8F"/>
    <w:rsid w:val="00AE4726"/>
    <w:rsid w:val="00AF0BF0"/>
    <w:rsid w:val="00B04F27"/>
    <w:rsid w:val="00B10AD2"/>
    <w:rsid w:val="00B14F06"/>
    <w:rsid w:val="00B15D31"/>
    <w:rsid w:val="00B20656"/>
    <w:rsid w:val="00B21043"/>
    <w:rsid w:val="00B21501"/>
    <w:rsid w:val="00B26A71"/>
    <w:rsid w:val="00B308C8"/>
    <w:rsid w:val="00B33F7A"/>
    <w:rsid w:val="00B36262"/>
    <w:rsid w:val="00B41067"/>
    <w:rsid w:val="00B44F0B"/>
    <w:rsid w:val="00B54783"/>
    <w:rsid w:val="00B567ED"/>
    <w:rsid w:val="00B67019"/>
    <w:rsid w:val="00B80D66"/>
    <w:rsid w:val="00B81C3E"/>
    <w:rsid w:val="00B8505F"/>
    <w:rsid w:val="00BA3686"/>
    <w:rsid w:val="00BA56D2"/>
    <w:rsid w:val="00BB259F"/>
    <w:rsid w:val="00BD44A2"/>
    <w:rsid w:val="00BE1DF0"/>
    <w:rsid w:val="00BE41C5"/>
    <w:rsid w:val="00BE495F"/>
    <w:rsid w:val="00BF6789"/>
    <w:rsid w:val="00C010E2"/>
    <w:rsid w:val="00C07454"/>
    <w:rsid w:val="00C0795E"/>
    <w:rsid w:val="00C11310"/>
    <w:rsid w:val="00C13111"/>
    <w:rsid w:val="00C20E3A"/>
    <w:rsid w:val="00C30B49"/>
    <w:rsid w:val="00C3724E"/>
    <w:rsid w:val="00C52746"/>
    <w:rsid w:val="00C56A2F"/>
    <w:rsid w:val="00C571BD"/>
    <w:rsid w:val="00C57C90"/>
    <w:rsid w:val="00C62D8C"/>
    <w:rsid w:val="00C74D29"/>
    <w:rsid w:val="00C772F3"/>
    <w:rsid w:val="00C77317"/>
    <w:rsid w:val="00C80364"/>
    <w:rsid w:val="00C8072D"/>
    <w:rsid w:val="00C82A89"/>
    <w:rsid w:val="00C83458"/>
    <w:rsid w:val="00C85B24"/>
    <w:rsid w:val="00C9363E"/>
    <w:rsid w:val="00C95FE2"/>
    <w:rsid w:val="00CA0F79"/>
    <w:rsid w:val="00CB2F25"/>
    <w:rsid w:val="00CB3551"/>
    <w:rsid w:val="00CC24E4"/>
    <w:rsid w:val="00CC79A7"/>
    <w:rsid w:val="00CD1D38"/>
    <w:rsid w:val="00CD3315"/>
    <w:rsid w:val="00CD418D"/>
    <w:rsid w:val="00CD57DE"/>
    <w:rsid w:val="00CE0454"/>
    <w:rsid w:val="00CE69FB"/>
    <w:rsid w:val="00CE7228"/>
    <w:rsid w:val="00CF5ECC"/>
    <w:rsid w:val="00CF6A3A"/>
    <w:rsid w:val="00D01C1B"/>
    <w:rsid w:val="00D11A5B"/>
    <w:rsid w:val="00D20B42"/>
    <w:rsid w:val="00D30D03"/>
    <w:rsid w:val="00D328CB"/>
    <w:rsid w:val="00D37B26"/>
    <w:rsid w:val="00D37D2C"/>
    <w:rsid w:val="00D54D83"/>
    <w:rsid w:val="00D55F78"/>
    <w:rsid w:val="00D61AFE"/>
    <w:rsid w:val="00D628C7"/>
    <w:rsid w:val="00D632F5"/>
    <w:rsid w:val="00D63736"/>
    <w:rsid w:val="00D63939"/>
    <w:rsid w:val="00D72DCE"/>
    <w:rsid w:val="00D73CDC"/>
    <w:rsid w:val="00D76081"/>
    <w:rsid w:val="00D85D54"/>
    <w:rsid w:val="00D876A2"/>
    <w:rsid w:val="00DB3E1F"/>
    <w:rsid w:val="00DB6770"/>
    <w:rsid w:val="00DD45F9"/>
    <w:rsid w:val="00DD6B1B"/>
    <w:rsid w:val="00DF00A2"/>
    <w:rsid w:val="00DF12DD"/>
    <w:rsid w:val="00E06812"/>
    <w:rsid w:val="00E10633"/>
    <w:rsid w:val="00E158D6"/>
    <w:rsid w:val="00E30027"/>
    <w:rsid w:val="00E30151"/>
    <w:rsid w:val="00E33B38"/>
    <w:rsid w:val="00E407D3"/>
    <w:rsid w:val="00E41724"/>
    <w:rsid w:val="00E4366A"/>
    <w:rsid w:val="00E473CF"/>
    <w:rsid w:val="00E578E4"/>
    <w:rsid w:val="00E60F8B"/>
    <w:rsid w:val="00E61C43"/>
    <w:rsid w:val="00E6214D"/>
    <w:rsid w:val="00E712DA"/>
    <w:rsid w:val="00E801CB"/>
    <w:rsid w:val="00E9608F"/>
    <w:rsid w:val="00E97375"/>
    <w:rsid w:val="00EA15FE"/>
    <w:rsid w:val="00EA7CF8"/>
    <w:rsid w:val="00EB3E87"/>
    <w:rsid w:val="00EB560A"/>
    <w:rsid w:val="00EC0041"/>
    <w:rsid w:val="00EC6139"/>
    <w:rsid w:val="00ED341C"/>
    <w:rsid w:val="00ED7F9C"/>
    <w:rsid w:val="00EE4470"/>
    <w:rsid w:val="00EE48FE"/>
    <w:rsid w:val="00F01268"/>
    <w:rsid w:val="00F01EC2"/>
    <w:rsid w:val="00F13B82"/>
    <w:rsid w:val="00F30280"/>
    <w:rsid w:val="00F32CA8"/>
    <w:rsid w:val="00F337B0"/>
    <w:rsid w:val="00F37EF2"/>
    <w:rsid w:val="00F42DB0"/>
    <w:rsid w:val="00F44204"/>
    <w:rsid w:val="00F465FC"/>
    <w:rsid w:val="00F532B5"/>
    <w:rsid w:val="00F5341A"/>
    <w:rsid w:val="00F53799"/>
    <w:rsid w:val="00F75770"/>
    <w:rsid w:val="00F77292"/>
    <w:rsid w:val="00F80DD1"/>
    <w:rsid w:val="00F86B42"/>
    <w:rsid w:val="00F9352F"/>
    <w:rsid w:val="00F9413F"/>
    <w:rsid w:val="00FA011E"/>
    <w:rsid w:val="00FA05FB"/>
    <w:rsid w:val="00FA0E2E"/>
    <w:rsid w:val="00FA367D"/>
    <w:rsid w:val="00FB17E2"/>
    <w:rsid w:val="00FB2532"/>
    <w:rsid w:val="00FC02FE"/>
    <w:rsid w:val="00FC1FDC"/>
    <w:rsid w:val="00FC2E30"/>
    <w:rsid w:val="00FC73E2"/>
    <w:rsid w:val="00FD4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9B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B2E9E"/>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E9E"/>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9B2E9E"/>
  </w:style>
  <w:style w:type="character" w:styleId="Hyperlink">
    <w:name w:val="Hyperlink"/>
    <w:basedOn w:val="DefaultParagraphFont"/>
    <w:uiPriority w:val="99"/>
    <w:semiHidden/>
    <w:unhideWhenUsed/>
    <w:rsid w:val="00A7476A"/>
    <w:rPr>
      <w:color w:val="0000FF"/>
      <w:u w:val="single"/>
    </w:rPr>
  </w:style>
  <w:style w:type="character" w:customStyle="1" w:styleId="apple-converted-space">
    <w:name w:val="apple-converted-space"/>
    <w:basedOn w:val="DefaultParagraphFont"/>
    <w:rsid w:val="00A7476A"/>
  </w:style>
  <w:style w:type="table" w:styleId="TableGrid">
    <w:name w:val="Table Grid"/>
    <w:basedOn w:val="TableNormal"/>
    <w:uiPriority w:val="59"/>
    <w:rsid w:val="00E436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84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4A7E"/>
    <w:rPr>
      <w:rFonts w:ascii="Tahoma" w:hAnsi="Tahoma" w:cs="Tahoma"/>
      <w:sz w:val="16"/>
      <w:szCs w:val="16"/>
    </w:rPr>
  </w:style>
  <w:style w:type="paragraph" w:styleId="ListParagraph">
    <w:name w:val="List Paragraph"/>
    <w:basedOn w:val="Normal"/>
    <w:uiPriority w:val="34"/>
    <w:qFormat/>
    <w:rsid w:val="00126CD1"/>
    <w:pPr>
      <w:ind w:left="720"/>
      <w:contextualSpacing/>
    </w:pPr>
  </w:style>
  <w:style w:type="paragraph" w:styleId="Header">
    <w:name w:val="header"/>
    <w:basedOn w:val="Normal"/>
    <w:link w:val="HeaderChar"/>
    <w:uiPriority w:val="99"/>
    <w:unhideWhenUsed/>
    <w:rsid w:val="007027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7BA"/>
  </w:style>
  <w:style w:type="paragraph" w:styleId="Footer">
    <w:name w:val="footer"/>
    <w:basedOn w:val="Normal"/>
    <w:link w:val="FooterChar"/>
    <w:uiPriority w:val="99"/>
    <w:unhideWhenUsed/>
    <w:rsid w:val="007027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7BA"/>
  </w:style>
  <w:style w:type="paragraph" w:styleId="NoSpacing">
    <w:name w:val="No Spacing"/>
    <w:uiPriority w:val="1"/>
    <w:qFormat/>
    <w:rsid w:val="0071191C"/>
    <w:pPr>
      <w:spacing w:after="0" w:line="240" w:lineRule="auto"/>
    </w:pPr>
  </w:style>
  <w:style w:type="character" w:styleId="Emphasis">
    <w:name w:val="Emphasis"/>
    <w:basedOn w:val="DefaultParagraphFont"/>
    <w:uiPriority w:val="20"/>
    <w:qFormat/>
    <w:rsid w:val="00140778"/>
    <w:rPr>
      <w:i/>
      <w:iCs/>
    </w:rPr>
  </w:style>
  <w:style w:type="character" w:styleId="CommentReference">
    <w:name w:val="annotation reference"/>
    <w:basedOn w:val="DefaultParagraphFont"/>
    <w:uiPriority w:val="99"/>
    <w:semiHidden/>
    <w:unhideWhenUsed/>
    <w:rsid w:val="00140778"/>
    <w:rPr>
      <w:sz w:val="16"/>
      <w:szCs w:val="16"/>
    </w:rPr>
  </w:style>
  <w:style w:type="paragraph" w:styleId="CommentText">
    <w:name w:val="annotation text"/>
    <w:basedOn w:val="Normal"/>
    <w:link w:val="CommentTextChar"/>
    <w:uiPriority w:val="99"/>
    <w:semiHidden/>
    <w:unhideWhenUsed/>
    <w:rsid w:val="00140778"/>
    <w:pPr>
      <w:spacing w:line="240" w:lineRule="auto"/>
    </w:pPr>
    <w:rPr>
      <w:sz w:val="20"/>
      <w:szCs w:val="20"/>
    </w:rPr>
  </w:style>
  <w:style w:type="character" w:customStyle="1" w:styleId="CommentTextChar">
    <w:name w:val="Comment Text Char"/>
    <w:basedOn w:val="DefaultParagraphFont"/>
    <w:link w:val="CommentText"/>
    <w:uiPriority w:val="99"/>
    <w:semiHidden/>
    <w:rsid w:val="00140778"/>
    <w:rPr>
      <w:sz w:val="20"/>
      <w:szCs w:val="20"/>
    </w:rPr>
  </w:style>
  <w:style w:type="paragraph" w:styleId="CommentSubject">
    <w:name w:val="annotation subject"/>
    <w:basedOn w:val="CommentText"/>
    <w:next w:val="CommentText"/>
    <w:link w:val="CommentSubjectChar"/>
    <w:uiPriority w:val="99"/>
    <w:semiHidden/>
    <w:unhideWhenUsed/>
    <w:rsid w:val="00140778"/>
    <w:rPr>
      <w:b/>
      <w:bCs/>
    </w:rPr>
  </w:style>
  <w:style w:type="character" w:customStyle="1" w:styleId="CommentSubjectChar">
    <w:name w:val="Comment Subject Char"/>
    <w:basedOn w:val="CommentTextChar"/>
    <w:link w:val="CommentSubject"/>
    <w:uiPriority w:val="99"/>
    <w:semiHidden/>
    <w:rsid w:val="00140778"/>
    <w:rPr>
      <w:b/>
      <w:bCs/>
      <w:sz w:val="20"/>
      <w:szCs w:val="20"/>
    </w:rPr>
  </w:style>
  <w:style w:type="paragraph" w:styleId="Revision">
    <w:name w:val="Revision"/>
    <w:hidden/>
    <w:uiPriority w:val="99"/>
    <w:semiHidden/>
    <w:rsid w:val="0014077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B2E9E"/>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E9E"/>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9B2E9E"/>
  </w:style>
  <w:style w:type="character" w:styleId="Hyperlink">
    <w:name w:val="Hyperlink"/>
    <w:basedOn w:val="DefaultParagraphFont"/>
    <w:uiPriority w:val="99"/>
    <w:semiHidden/>
    <w:unhideWhenUsed/>
    <w:rsid w:val="00A7476A"/>
    <w:rPr>
      <w:color w:val="0000FF"/>
      <w:u w:val="single"/>
    </w:rPr>
  </w:style>
  <w:style w:type="character" w:customStyle="1" w:styleId="apple-converted-space">
    <w:name w:val="apple-converted-space"/>
    <w:basedOn w:val="DefaultParagraphFont"/>
    <w:rsid w:val="00A7476A"/>
  </w:style>
  <w:style w:type="table" w:styleId="TableGrid">
    <w:name w:val="Table Grid"/>
    <w:basedOn w:val="TableNormal"/>
    <w:uiPriority w:val="59"/>
    <w:rsid w:val="00E436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84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4A7E"/>
    <w:rPr>
      <w:rFonts w:ascii="Tahoma" w:hAnsi="Tahoma" w:cs="Tahoma"/>
      <w:sz w:val="16"/>
      <w:szCs w:val="16"/>
    </w:rPr>
  </w:style>
  <w:style w:type="paragraph" w:styleId="ListParagraph">
    <w:name w:val="List Paragraph"/>
    <w:basedOn w:val="Normal"/>
    <w:uiPriority w:val="34"/>
    <w:qFormat/>
    <w:rsid w:val="00126CD1"/>
    <w:pPr>
      <w:ind w:left="720"/>
      <w:contextualSpacing/>
    </w:pPr>
  </w:style>
  <w:style w:type="paragraph" w:styleId="Header">
    <w:name w:val="header"/>
    <w:basedOn w:val="Normal"/>
    <w:link w:val="HeaderChar"/>
    <w:uiPriority w:val="99"/>
    <w:unhideWhenUsed/>
    <w:rsid w:val="007027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7BA"/>
  </w:style>
  <w:style w:type="paragraph" w:styleId="Footer">
    <w:name w:val="footer"/>
    <w:basedOn w:val="Normal"/>
    <w:link w:val="FooterChar"/>
    <w:uiPriority w:val="99"/>
    <w:unhideWhenUsed/>
    <w:rsid w:val="007027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7BA"/>
  </w:style>
  <w:style w:type="paragraph" w:styleId="NoSpacing">
    <w:name w:val="No Spacing"/>
    <w:uiPriority w:val="1"/>
    <w:qFormat/>
    <w:rsid w:val="0071191C"/>
    <w:pPr>
      <w:spacing w:after="0" w:line="240" w:lineRule="auto"/>
    </w:pPr>
  </w:style>
  <w:style w:type="character" w:styleId="Emphasis">
    <w:name w:val="Emphasis"/>
    <w:basedOn w:val="DefaultParagraphFont"/>
    <w:uiPriority w:val="20"/>
    <w:qFormat/>
    <w:rsid w:val="00140778"/>
    <w:rPr>
      <w:i/>
      <w:iCs/>
    </w:rPr>
  </w:style>
  <w:style w:type="character" w:styleId="CommentReference">
    <w:name w:val="annotation reference"/>
    <w:basedOn w:val="DefaultParagraphFont"/>
    <w:uiPriority w:val="99"/>
    <w:semiHidden/>
    <w:unhideWhenUsed/>
    <w:rsid w:val="00140778"/>
    <w:rPr>
      <w:sz w:val="16"/>
      <w:szCs w:val="16"/>
    </w:rPr>
  </w:style>
  <w:style w:type="paragraph" w:styleId="CommentText">
    <w:name w:val="annotation text"/>
    <w:basedOn w:val="Normal"/>
    <w:link w:val="CommentTextChar"/>
    <w:uiPriority w:val="99"/>
    <w:semiHidden/>
    <w:unhideWhenUsed/>
    <w:rsid w:val="00140778"/>
    <w:pPr>
      <w:spacing w:line="240" w:lineRule="auto"/>
    </w:pPr>
    <w:rPr>
      <w:sz w:val="20"/>
      <w:szCs w:val="20"/>
    </w:rPr>
  </w:style>
  <w:style w:type="character" w:customStyle="1" w:styleId="CommentTextChar">
    <w:name w:val="Comment Text Char"/>
    <w:basedOn w:val="DefaultParagraphFont"/>
    <w:link w:val="CommentText"/>
    <w:uiPriority w:val="99"/>
    <w:semiHidden/>
    <w:rsid w:val="00140778"/>
    <w:rPr>
      <w:sz w:val="20"/>
      <w:szCs w:val="20"/>
    </w:rPr>
  </w:style>
  <w:style w:type="paragraph" w:styleId="CommentSubject">
    <w:name w:val="annotation subject"/>
    <w:basedOn w:val="CommentText"/>
    <w:next w:val="CommentText"/>
    <w:link w:val="CommentSubjectChar"/>
    <w:uiPriority w:val="99"/>
    <w:semiHidden/>
    <w:unhideWhenUsed/>
    <w:rsid w:val="00140778"/>
    <w:rPr>
      <w:b/>
      <w:bCs/>
    </w:rPr>
  </w:style>
  <w:style w:type="character" w:customStyle="1" w:styleId="CommentSubjectChar">
    <w:name w:val="Comment Subject Char"/>
    <w:basedOn w:val="CommentTextChar"/>
    <w:link w:val="CommentSubject"/>
    <w:uiPriority w:val="99"/>
    <w:semiHidden/>
    <w:rsid w:val="00140778"/>
    <w:rPr>
      <w:b/>
      <w:bCs/>
      <w:sz w:val="20"/>
      <w:szCs w:val="20"/>
    </w:rPr>
  </w:style>
  <w:style w:type="paragraph" w:styleId="Revision">
    <w:name w:val="Revision"/>
    <w:hidden/>
    <w:uiPriority w:val="99"/>
    <w:semiHidden/>
    <w:rsid w:val="001407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817222">
      <w:bodyDiv w:val="1"/>
      <w:marLeft w:val="0"/>
      <w:marRight w:val="0"/>
      <w:marTop w:val="0"/>
      <w:marBottom w:val="0"/>
      <w:divBdr>
        <w:top w:val="none" w:sz="0" w:space="0" w:color="auto"/>
        <w:left w:val="none" w:sz="0" w:space="0" w:color="auto"/>
        <w:bottom w:val="none" w:sz="0" w:space="0" w:color="auto"/>
        <w:right w:val="none" w:sz="0" w:space="0" w:color="auto"/>
      </w:divBdr>
      <w:divsChild>
        <w:div w:id="1291594455">
          <w:marLeft w:val="0"/>
          <w:marRight w:val="1"/>
          <w:marTop w:val="0"/>
          <w:marBottom w:val="0"/>
          <w:divBdr>
            <w:top w:val="none" w:sz="0" w:space="0" w:color="auto"/>
            <w:left w:val="none" w:sz="0" w:space="0" w:color="auto"/>
            <w:bottom w:val="none" w:sz="0" w:space="0" w:color="auto"/>
            <w:right w:val="none" w:sz="0" w:space="0" w:color="auto"/>
          </w:divBdr>
          <w:divsChild>
            <w:div w:id="1727490618">
              <w:marLeft w:val="0"/>
              <w:marRight w:val="0"/>
              <w:marTop w:val="0"/>
              <w:marBottom w:val="0"/>
              <w:divBdr>
                <w:top w:val="none" w:sz="0" w:space="0" w:color="auto"/>
                <w:left w:val="none" w:sz="0" w:space="0" w:color="auto"/>
                <w:bottom w:val="none" w:sz="0" w:space="0" w:color="auto"/>
                <w:right w:val="none" w:sz="0" w:space="0" w:color="auto"/>
              </w:divBdr>
              <w:divsChild>
                <w:div w:id="131558066">
                  <w:marLeft w:val="0"/>
                  <w:marRight w:val="1"/>
                  <w:marTop w:val="0"/>
                  <w:marBottom w:val="0"/>
                  <w:divBdr>
                    <w:top w:val="none" w:sz="0" w:space="0" w:color="auto"/>
                    <w:left w:val="none" w:sz="0" w:space="0" w:color="auto"/>
                    <w:bottom w:val="none" w:sz="0" w:space="0" w:color="auto"/>
                    <w:right w:val="none" w:sz="0" w:space="0" w:color="auto"/>
                  </w:divBdr>
                  <w:divsChild>
                    <w:div w:id="117068242">
                      <w:marLeft w:val="0"/>
                      <w:marRight w:val="0"/>
                      <w:marTop w:val="0"/>
                      <w:marBottom w:val="0"/>
                      <w:divBdr>
                        <w:top w:val="none" w:sz="0" w:space="0" w:color="auto"/>
                        <w:left w:val="none" w:sz="0" w:space="0" w:color="auto"/>
                        <w:bottom w:val="none" w:sz="0" w:space="0" w:color="auto"/>
                        <w:right w:val="none" w:sz="0" w:space="0" w:color="auto"/>
                      </w:divBdr>
                      <w:divsChild>
                        <w:div w:id="622157921">
                          <w:marLeft w:val="0"/>
                          <w:marRight w:val="0"/>
                          <w:marTop w:val="0"/>
                          <w:marBottom w:val="0"/>
                          <w:divBdr>
                            <w:top w:val="none" w:sz="0" w:space="0" w:color="auto"/>
                            <w:left w:val="none" w:sz="0" w:space="0" w:color="auto"/>
                            <w:bottom w:val="none" w:sz="0" w:space="0" w:color="auto"/>
                            <w:right w:val="none" w:sz="0" w:space="0" w:color="auto"/>
                          </w:divBdr>
                          <w:divsChild>
                            <w:div w:id="115412714">
                              <w:marLeft w:val="0"/>
                              <w:marRight w:val="0"/>
                              <w:marTop w:val="120"/>
                              <w:marBottom w:val="360"/>
                              <w:divBdr>
                                <w:top w:val="none" w:sz="0" w:space="0" w:color="auto"/>
                                <w:left w:val="none" w:sz="0" w:space="0" w:color="auto"/>
                                <w:bottom w:val="none" w:sz="0" w:space="0" w:color="auto"/>
                                <w:right w:val="none" w:sz="0" w:space="0" w:color="auto"/>
                              </w:divBdr>
                              <w:divsChild>
                                <w:div w:id="1192911917">
                                  <w:marLeft w:val="0"/>
                                  <w:marRight w:val="0"/>
                                  <w:marTop w:val="0"/>
                                  <w:marBottom w:val="0"/>
                                  <w:divBdr>
                                    <w:top w:val="none" w:sz="0" w:space="0" w:color="auto"/>
                                    <w:left w:val="none" w:sz="0" w:space="0" w:color="auto"/>
                                    <w:bottom w:val="none" w:sz="0" w:space="0" w:color="auto"/>
                                    <w:right w:val="none" w:sz="0" w:space="0" w:color="auto"/>
                                  </w:divBdr>
                                </w:div>
                                <w:div w:id="102717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6834924">
      <w:bodyDiv w:val="1"/>
      <w:marLeft w:val="0"/>
      <w:marRight w:val="0"/>
      <w:marTop w:val="0"/>
      <w:marBottom w:val="0"/>
      <w:divBdr>
        <w:top w:val="none" w:sz="0" w:space="0" w:color="auto"/>
        <w:left w:val="none" w:sz="0" w:space="0" w:color="auto"/>
        <w:bottom w:val="none" w:sz="0" w:space="0" w:color="auto"/>
        <w:right w:val="none" w:sz="0" w:space="0" w:color="auto"/>
      </w:divBdr>
    </w:div>
    <w:div w:id="1020165134">
      <w:bodyDiv w:val="1"/>
      <w:marLeft w:val="0"/>
      <w:marRight w:val="0"/>
      <w:marTop w:val="0"/>
      <w:marBottom w:val="0"/>
      <w:divBdr>
        <w:top w:val="none" w:sz="0" w:space="0" w:color="auto"/>
        <w:left w:val="none" w:sz="0" w:space="0" w:color="auto"/>
        <w:bottom w:val="none" w:sz="0" w:space="0" w:color="auto"/>
        <w:right w:val="none" w:sz="0" w:space="0" w:color="auto"/>
      </w:divBdr>
    </w:div>
    <w:div w:id="1754818865">
      <w:bodyDiv w:val="1"/>
      <w:marLeft w:val="0"/>
      <w:marRight w:val="0"/>
      <w:marTop w:val="0"/>
      <w:marBottom w:val="0"/>
      <w:divBdr>
        <w:top w:val="none" w:sz="0" w:space="0" w:color="auto"/>
        <w:left w:val="none" w:sz="0" w:space="0" w:color="auto"/>
        <w:bottom w:val="none" w:sz="0" w:space="0" w:color="auto"/>
        <w:right w:val="none" w:sz="0" w:space="0" w:color="auto"/>
      </w:divBdr>
      <w:divsChild>
        <w:div w:id="1567690068">
          <w:marLeft w:val="0"/>
          <w:marRight w:val="1"/>
          <w:marTop w:val="0"/>
          <w:marBottom w:val="0"/>
          <w:divBdr>
            <w:top w:val="none" w:sz="0" w:space="0" w:color="auto"/>
            <w:left w:val="none" w:sz="0" w:space="0" w:color="auto"/>
            <w:bottom w:val="none" w:sz="0" w:space="0" w:color="auto"/>
            <w:right w:val="none" w:sz="0" w:space="0" w:color="auto"/>
          </w:divBdr>
          <w:divsChild>
            <w:div w:id="2091537880">
              <w:marLeft w:val="0"/>
              <w:marRight w:val="0"/>
              <w:marTop w:val="0"/>
              <w:marBottom w:val="0"/>
              <w:divBdr>
                <w:top w:val="none" w:sz="0" w:space="0" w:color="auto"/>
                <w:left w:val="none" w:sz="0" w:space="0" w:color="auto"/>
                <w:bottom w:val="none" w:sz="0" w:space="0" w:color="auto"/>
                <w:right w:val="none" w:sz="0" w:space="0" w:color="auto"/>
              </w:divBdr>
              <w:divsChild>
                <w:div w:id="1138182489">
                  <w:marLeft w:val="0"/>
                  <w:marRight w:val="1"/>
                  <w:marTop w:val="0"/>
                  <w:marBottom w:val="0"/>
                  <w:divBdr>
                    <w:top w:val="none" w:sz="0" w:space="0" w:color="auto"/>
                    <w:left w:val="none" w:sz="0" w:space="0" w:color="auto"/>
                    <w:bottom w:val="none" w:sz="0" w:space="0" w:color="auto"/>
                    <w:right w:val="none" w:sz="0" w:space="0" w:color="auto"/>
                  </w:divBdr>
                  <w:divsChild>
                    <w:div w:id="926420598">
                      <w:marLeft w:val="0"/>
                      <w:marRight w:val="0"/>
                      <w:marTop w:val="0"/>
                      <w:marBottom w:val="0"/>
                      <w:divBdr>
                        <w:top w:val="none" w:sz="0" w:space="0" w:color="auto"/>
                        <w:left w:val="none" w:sz="0" w:space="0" w:color="auto"/>
                        <w:bottom w:val="none" w:sz="0" w:space="0" w:color="auto"/>
                        <w:right w:val="none" w:sz="0" w:space="0" w:color="auto"/>
                      </w:divBdr>
                      <w:divsChild>
                        <w:div w:id="1010328171">
                          <w:marLeft w:val="0"/>
                          <w:marRight w:val="0"/>
                          <w:marTop w:val="0"/>
                          <w:marBottom w:val="0"/>
                          <w:divBdr>
                            <w:top w:val="none" w:sz="0" w:space="0" w:color="auto"/>
                            <w:left w:val="none" w:sz="0" w:space="0" w:color="auto"/>
                            <w:bottom w:val="none" w:sz="0" w:space="0" w:color="auto"/>
                            <w:right w:val="none" w:sz="0" w:space="0" w:color="auto"/>
                          </w:divBdr>
                          <w:divsChild>
                            <w:div w:id="2104959086">
                              <w:marLeft w:val="0"/>
                              <w:marRight w:val="0"/>
                              <w:marTop w:val="120"/>
                              <w:marBottom w:val="360"/>
                              <w:divBdr>
                                <w:top w:val="none" w:sz="0" w:space="0" w:color="auto"/>
                                <w:left w:val="none" w:sz="0" w:space="0" w:color="auto"/>
                                <w:bottom w:val="none" w:sz="0" w:space="0" w:color="auto"/>
                                <w:right w:val="none" w:sz="0" w:space="0" w:color="auto"/>
                              </w:divBdr>
                              <w:divsChild>
                                <w:div w:id="1094321864">
                                  <w:marLeft w:val="0"/>
                                  <w:marRight w:val="0"/>
                                  <w:marTop w:val="0"/>
                                  <w:marBottom w:val="0"/>
                                  <w:divBdr>
                                    <w:top w:val="none" w:sz="0" w:space="0" w:color="auto"/>
                                    <w:left w:val="none" w:sz="0" w:space="0" w:color="auto"/>
                                    <w:bottom w:val="none" w:sz="0" w:space="0" w:color="auto"/>
                                    <w:right w:val="none" w:sz="0" w:space="0" w:color="auto"/>
                                  </w:divBdr>
                                </w:div>
                                <w:div w:id="92984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815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2422</Words>
  <Characters>70810</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3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Reynolds</dc:creator>
  <cp:lastModifiedBy>Hazel Bentley</cp:lastModifiedBy>
  <cp:revision>2</cp:revision>
  <dcterms:created xsi:type="dcterms:W3CDTF">2016-06-08T09:31:00Z</dcterms:created>
  <dcterms:modified xsi:type="dcterms:W3CDTF">2016-06-08T09:31:00Z</dcterms:modified>
</cp:coreProperties>
</file>